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7D984B29"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2175AB" w:rsidRPr="002175AB">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6CBF78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57B17685"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303D1784"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3262F837"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pPdix7h0","properties":{"formattedCitation":"\\super 38\\nosupersub{}","plainCitation":"38","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8</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BmLeulYb","properties":{"formattedCitation":"\\super 39\\nosupersub{}","plainCitation":"3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9</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8A1929">
        <w:rPr>
          <w:rFonts w:ascii="Times New Roman" w:hAnsi="Times New Roman" w:cs="Times New Roman"/>
          <w:sz w:val="24"/>
          <w:szCs w:val="24"/>
        </w:rPr>
        <w:t>Additionally, t</w:t>
      </w:r>
      <w:r w:rsidR="005E6823">
        <w:rPr>
          <w:rFonts w:ascii="Times New Roman" w:hAnsi="Times New Roman" w:cs="Times New Roman"/>
          <w:sz w:val="24"/>
          <w:szCs w:val="24"/>
        </w:rPr>
        <w:t xml:space="preserve">o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gc8Bzq7D","properties":{"formattedCitation":"\\super 40\\nosupersub{}","plainCitation":"40","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40</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333215C" w:rsidR="001A7793" w:rsidRDefault="001905AA" w:rsidP="00E121E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Thirty-nin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38.8%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B84F41">
        <w:rPr>
          <w:rFonts w:ascii="Times New Roman" w:hAnsi="Times New Roman" w:cs="Times New Roman"/>
          <w:sz w:val="24"/>
          <w:szCs w:val="24"/>
        </w:rPr>
        <w:t xml:space="preserve">34.7%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A3093">
        <w:rPr>
          <w:rFonts w:ascii="Times New Roman" w:hAnsi="Times New Roman" w:cs="Times New Roman"/>
          <w:sz w:val="24"/>
          <w:szCs w:val="24"/>
        </w:rPr>
        <w:t>, uninsured</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E74E0">
        <w:rPr>
          <w:rFonts w:ascii="Times New Roman" w:hAnsi="Times New Roman" w:cs="Times New Roman"/>
          <w:sz w:val="24"/>
          <w:szCs w:val="24"/>
        </w:rPr>
        <w:t>.</w:t>
      </w:r>
      <w:r w:rsidR="0005487A">
        <w:rPr>
          <w:rFonts w:ascii="Times New Roman" w:hAnsi="Times New Roman" w:cs="Times New Roman"/>
          <w:sz w:val="24"/>
          <w:szCs w:val="24"/>
        </w:rPr>
        <w:t xml:space="preserve"> A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xml:space="preserve">, compared to 27% and 46% of those without </w:t>
      </w:r>
      <w:r w:rsidR="003A3239">
        <w:rPr>
          <w:rFonts w:ascii="Times New Roman" w:hAnsi="Times New Roman" w:cs="Times New Roman"/>
          <w:sz w:val="24"/>
          <w:szCs w:val="24"/>
        </w:rPr>
        <w:lastRenderedPageBreak/>
        <w:t>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6A9F5925"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es</w:t>
      </w:r>
    </w:p>
    <w:p w14:paraId="7FFD1295" w14:textId="7F36F0A9"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ED67B1">
        <w:rPr>
          <w:rFonts w:ascii="Times New Roman" w:hAnsi="Times New Roman" w:cs="Times New Roman"/>
          <w:sz w:val="24"/>
          <w:szCs w:val="24"/>
        </w:rPr>
        <w:t xml:space="preserve">308 weeks (IQR = 169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0)</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661E33">
        <w:rPr>
          <w:rFonts w:ascii="Times New Roman" w:hAnsi="Times New Roman" w:cs="Times New Roman"/>
          <w:sz w:val="24"/>
          <w:szCs w:val="24"/>
        </w:rPr>
        <w:t>, 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0.00</w:t>
      </w:r>
      <w:r w:rsidR="00E729A3">
        <w:rPr>
          <w:rFonts w:ascii="Times New Roman" w:hAnsi="Times New Roman" w:cs="Times New Roman"/>
          <w:sz w:val="24"/>
          <w:szCs w:val="24"/>
        </w:rPr>
        <w:t xml:space="preserve">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CB29984"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30 (IQR = </w:t>
      </w:r>
      <w:r w:rsidR="00F511CD">
        <w:rPr>
          <w:rFonts w:ascii="Times New Roman" w:hAnsi="Times New Roman" w:cs="Times New Roman"/>
          <w:sz w:val="24"/>
          <w:szCs w:val="24"/>
        </w:rPr>
        <w:t>174 – 530)</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w:t>
      </w:r>
      <w:r w:rsidR="00487AE1">
        <w:rPr>
          <w:rFonts w:ascii="Times New Roman" w:hAnsi="Times New Roman" w:cs="Times New Roman"/>
          <w:sz w:val="24"/>
          <w:szCs w:val="24"/>
        </w:rPr>
        <w:lastRenderedPageBreak/>
        <w:t>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914073">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20C71A2F"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5D351C17"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w:t>
      </w:r>
      <w:r w:rsidR="00107395">
        <w:rPr>
          <w:rFonts w:ascii="Times New Roman" w:hAnsi="Times New Roman" w:cs="Times New Roman"/>
          <w:iCs/>
          <w:sz w:val="24"/>
          <w:szCs w:val="24"/>
        </w:rPr>
        <w:lastRenderedPageBreak/>
        <w:t>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09D559E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w:t>
      </w:r>
      <w:r w:rsidR="001F2818">
        <w:rPr>
          <w:rFonts w:ascii="Times New Roman" w:hAnsi="Times New Roman" w:cs="Times New Roman"/>
          <w:i/>
          <w:sz w:val="24"/>
          <w:szCs w:val="24"/>
        </w:rPr>
        <w:t xml:space="preserve">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2DC718F6"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 xml:space="preserve">in earlier waves of interviews compared to later </w:t>
      </w:r>
      <w:bookmarkStart w:id="0" w:name="_GoBack"/>
      <w:bookmarkEnd w:id="0"/>
      <w:r w:rsidR="006E6005">
        <w:rPr>
          <w:rFonts w:ascii="Times New Roman" w:hAnsi="Times New Roman" w:cs="Times New Roman"/>
          <w:iCs/>
          <w:sz w:val="24"/>
          <w:szCs w:val="24"/>
        </w:rPr>
        <w:t>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0.</w:t>
      </w:r>
      <w:r w:rsidR="000D429F">
        <w:rPr>
          <w:rFonts w:ascii="Times New Roman" w:hAnsi="Times New Roman" w:cs="Times New Roman"/>
          <w:iCs/>
          <w:sz w:val="24"/>
          <w:szCs w:val="24"/>
        </w:rPr>
        <w:t xml:space="preserve">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w:t>
      </w:r>
      <w:r w:rsidR="0084197D">
        <w:rPr>
          <w:rFonts w:ascii="Times New Roman" w:hAnsi="Times New Roman" w:cs="Times New Roman"/>
          <w:iCs/>
          <w:sz w:val="24"/>
          <w:szCs w:val="24"/>
        </w:rPr>
        <w:lastRenderedPageBreak/>
        <w:t xml:space="preserve">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w:t>
      </w:r>
      <w:r w:rsidR="00285174">
        <w:rPr>
          <w:rFonts w:ascii="Times New Roman" w:hAnsi="Times New Roman" w:cs="Times New Roman"/>
          <w:iCs/>
          <w:sz w:val="24"/>
          <w:szCs w:val="24"/>
        </w:rPr>
        <w:t>.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p>
    <w:p w14:paraId="73B33746" w14:textId="73D4A82A" w:rsidR="00960A76" w:rsidRDefault="00960A76"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2090127B" w:rsidR="00960A76" w:rsidRDefault="00171154"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detected a total </w:t>
      </w:r>
      <w:r w:rsidR="00915DD4">
        <w:rPr>
          <w:rFonts w:ascii="Times New Roman" w:hAnsi="Times New Roman" w:cs="Times New Roman"/>
          <w:iCs/>
          <w:sz w:val="24"/>
          <w:szCs w:val="24"/>
        </w:rPr>
        <w:t>of 12</w:t>
      </w:r>
      <w:r w:rsidR="002975D9">
        <w:rPr>
          <w:rFonts w:ascii="Times New Roman" w:hAnsi="Times New Roman" w:cs="Times New Roman"/>
          <w:iCs/>
          <w:sz w:val="24"/>
          <w:szCs w:val="24"/>
        </w:rPr>
        <w:t>1, 94, and</w:t>
      </w:r>
      <w:r w:rsidR="000F1647">
        <w:rPr>
          <w:rFonts w:ascii="Times New Roman" w:hAnsi="Times New Roman" w:cs="Times New Roman"/>
          <w:iCs/>
          <w:sz w:val="24"/>
          <w:szCs w:val="24"/>
        </w:rPr>
        <w:t xml:space="preserve"> 160</w:t>
      </w:r>
      <w:r w:rsidR="00915DD4">
        <w:rPr>
          <w:rFonts w:ascii="Times New Roman" w:hAnsi="Times New Roman" w:cs="Times New Roman"/>
          <w:iCs/>
          <w:sz w:val="24"/>
          <w:szCs w:val="24"/>
        </w:rPr>
        <w:t xml:space="preserve"> potentially influential cases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n models, respectively.</w:t>
      </w:r>
      <w:r w:rsidR="00114332">
        <w:rPr>
          <w:rFonts w:ascii="Times New Roman" w:hAnsi="Times New Roman" w:cs="Times New Roman"/>
          <w:iCs/>
          <w:sz w:val="24"/>
          <w:szCs w:val="24"/>
        </w:rPr>
        <w:t xml:space="preserve"> </w:t>
      </w:r>
      <w:r w:rsidR="00FC3BE6">
        <w:rPr>
          <w:rFonts w:ascii="Times New Roman" w:hAnsi="Times New Roman" w:cs="Times New Roman"/>
          <w:iCs/>
          <w:sz w:val="24"/>
          <w:szCs w:val="24"/>
        </w:rPr>
        <w:t>Potentially</w:t>
      </w:r>
      <w:r w:rsidR="00507023">
        <w:rPr>
          <w:rFonts w:ascii="Times New Roman" w:hAnsi="Times New Roman" w:cs="Times New Roman"/>
          <w:iCs/>
          <w:sz w:val="24"/>
          <w:szCs w:val="24"/>
        </w:rPr>
        <w:t xml:space="preserve"> influential cases </w:t>
      </w:r>
      <w:r w:rsidR="005E16C8">
        <w:rPr>
          <w:rFonts w:ascii="Times New Roman" w:hAnsi="Times New Roman" w:cs="Times New Roman"/>
          <w:iCs/>
          <w:sz w:val="24"/>
          <w:szCs w:val="24"/>
        </w:rPr>
        <w:t>tended</w:t>
      </w:r>
      <w:r w:rsidR="00507023">
        <w:rPr>
          <w:rFonts w:ascii="Times New Roman" w:hAnsi="Times New Roman" w:cs="Times New Roman"/>
          <w:iCs/>
          <w:sz w:val="24"/>
          <w:szCs w:val="24"/>
        </w:rPr>
        <w:t xml:space="preserve"> to have high</w:t>
      </w:r>
      <w:r w:rsidR="005E16C8">
        <w:rPr>
          <w:rFonts w:ascii="Times New Roman" w:hAnsi="Times New Roman" w:cs="Times New Roman"/>
          <w:iCs/>
          <w:sz w:val="24"/>
          <w:szCs w:val="24"/>
        </w:rPr>
        <w:t xml:space="preserve">er </w:t>
      </w:r>
      <w:r w:rsidR="00507023">
        <w:rPr>
          <w:rFonts w:ascii="Times New Roman" w:hAnsi="Times New Roman" w:cs="Times New Roman"/>
          <w:iCs/>
          <w:sz w:val="24"/>
          <w:szCs w:val="24"/>
        </w:rPr>
        <w:t>numbers of medical comorbidities</w:t>
      </w:r>
      <w:r w:rsidR="005E16C8">
        <w:rPr>
          <w:rFonts w:ascii="Times New Roman" w:hAnsi="Times New Roman" w:cs="Times New Roman"/>
          <w:iCs/>
          <w:sz w:val="24"/>
          <w:szCs w:val="24"/>
        </w:rPr>
        <w:t xml:space="preserve"> than </w:t>
      </w:r>
      <w:commentRangeStart w:id="1"/>
      <w:r w:rsidR="005E16C8">
        <w:rPr>
          <w:rFonts w:ascii="Times New Roman" w:hAnsi="Times New Roman" w:cs="Times New Roman"/>
          <w:iCs/>
          <w:sz w:val="24"/>
          <w:szCs w:val="24"/>
        </w:rPr>
        <w:t>non</w:t>
      </w:r>
      <w:commentRangeEnd w:id="1"/>
      <w:r w:rsidR="009D1B21">
        <w:rPr>
          <w:rStyle w:val="CommentReference"/>
        </w:rPr>
        <w:commentReference w:id="1"/>
      </w:r>
      <w:r w:rsidR="005E16C8">
        <w:rPr>
          <w:rFonts w:ascii="Times New Roman" w:hAnsi="Times New Roman" w:cs="Times New Roman"/>
          <w:iCs/>
          <w:sz w:val="24"/>
          <w:szCs w:val="24"/>
        </w:rPr>
        <w:t>-influential cases</w:t>
      </w:r>
      <w:r w:rsidR="007025C3">
        <w:rPr>
          <w:rFonts w:ascii="Times New Roman" w:hAnsi="Times New Roman" w:cs="Times New Roman"/>
          <w:iCs/>
          <w:sz w:val="24"/>
          <w:szCs w:val="24"/>
        </w:rPr>
        <w:t xml:space="preserve"> but were </w:t>
      </w:r>
      <w:r w:rsidR="003363F2">
        <w:rPr>
          <w:rFonts w:ascii="Times New Roman" w:hAnsi="Times New Roman" w:cs="Times New Roman"/>
          <w:iCs/>
          <w:sz w:val="24"/>
          <w:szCs w:val="24"/>
        </w:rPr>
        <w:t xml:space="preserve">similar in age, </w:t>
      </w:r>
      <w:r w:rsidR="008F5B93">
        <w:rPr>
          <w:rFonts w:ascii="Times New Roman" w:hAnsi="Times New Roman" w:cs="Times New Roman"/>
          <w:iCs/>
          <w:sz w:val="24"/>
          <w:szCs w:val="24"/>
        </w:rPr>
        <w:t>race, sex, and other confounding variables</w:t>
      </w:r>
      <w:r w:rsidR="007025C3">
        <w:rPr>
          <w:rFonts w:ascii="Times New Roman" w:hAnsi="Times New Roman" w:cs="Times New Roman"/>
          <w:iCs/>
          <w:sz w:val="24"/>
          <w:szCs w:val="24"/>
        </w:rPr>
        <w:t xml:space="preserve">. </w:t>
      </w:r>
      <w:r w:rsidR="00300EF1">
        <w:rPr>
          <w:rFonts w:ascii="Times New Roman" w:hAnsi="Times New Roman" w:cs="Times New Roman"/>
          <w:iCs/>
          <w:sz w:val="24"/>
          <w:szCs w:val="24"/>
        </w:rPr>
        <w:t>Given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commentRangeStart w:id="2"/>
      <w:r w:rsidR="0079564B">
        <w:rPr>
          <w:rFonts w:ascii="Times New Roman" w:hAnsi="Times New Roman" w:cs="Times New Roman"/>
          <w:iCs/>
          <w:sz w:val="24"/>
          <w:szCs w:val="24"/>
        </w:rPr>
        <w:t>estimates</w:t>
      </w:r>
      <w:commentRangeEnd w:id="2"/>
      <w:r w:rsidR="003363F2">
        <w:rPr>
          <w:rStyle w:val="CommentReference"/>
        </w:rPr>
        <w:commentReference w:id="2"/>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680083">
        <w:rPr>
          <w:rFonts w:ascii="Times New Roman" w:hAnsi="Times New Roman" w:cs="Times New Roman"/>
          <w:iCs/>
          <w:sz w:val="24"/>
          <w:szCs w:val="24"/>
        </w:rPr>
        <w:t>We were unable to circumvent this by categorizing age</w:t>
      </w:r>
      <w:r w:rsidR="00D85514">
        <w:rPr>
          <w:rFonts w:ascii="Times New Roman" w:hAnsi="Times New Roman" w:cs="Times New Roman"/>
          <w:iCs/>
          <w:sz w:val="24"/>
          <w:szCs w:val="24"/>
        </w:rPr>
        <w:t xml:space="preserve"> </w:t>
      </w:r>
      <w:r w:rsidR="00390F37">
        <w:rPr>
          <w:rFonts w:ascii="Times New Roman" w:hAnsi="Times New Roman" w:cs="Times New Roman"/>
          <w:iCs/>
          <w:sz w:val="24"/>
          <w:szCs w:val="24"/>
        </w:rPr>
        <w:t>because all individuals over age 65</w:t>
      </w:r>
      <w:r w:rsidR="009F70BE">
        <w:rPr>
          <w:rFonts w:ascii="Times New Roman" w:hAnsi="Times New Roman" w:cs="Times New Roman"/>
          <w:iCs/>
          <w:sz w:val="24"/>
          <w:szCs w:val="24"/>
        </w:rPr>
        <w:t xml:space="preserve"> in the sample</w:t>
      </w:r>
      <w:r w:rsidR="00301604">
        <w:rPr>
          <w:rFonts w:ascii="Times New Roman" w:hAnsi="Times New Roman" w:cs="Times New Roman"/>
          <w:iCs/>
          <w:sz w:val="24"/>
          <w:szCs w:val="24"/>
        </w:rPr>
        <w:t xml:space="preserve"> reported Medicare as their primary insurance</w:t>
      </w:r>
      <w:r w:rsidR="00816AC3">
        <w:rPr>
          <w:rFonts w:ascii="Times New Roman" w:hAnsi="Times New Roman" w:cs="Times New Roman"/>
          <w:iCs/>
          <w:sz w:val="24"/>
          <w:szCs w:val="24"/>
        </w:rPr>
        <w:t>, resulting in a singular identity matrix</w:t>
      </w:r>
      <w:r w:rsidR="00121F04">
        <w:rPr>
          <w:rFonts w:ascii="Times New Roman" w:hAnsi="Times New Roman" w:cs="Times New Roman"/>
          <w:iCs/>
          <w:sz w:val="24"/>
          <w:szCs w:val="24"/>
        </w:rPr>
        <w:t xml:space="preserve"> of covariates.</w:t>
      </w:r>
      <w:r w:rsidR="00F47A46">
        <w:rPr>
          <w:rFonts w:ascii="Times New Roman" w:hAnsi="Times New Roman" w:cs="Times New Roman"/>
          <w:iCs/>
          <w:sz w:val="24"/>
          <w:szCs w:val="24"/>
        </w:rPr>
        <w:t xml:space="preserve"> Finally, w</w:t>
      </w:r>
      <w:r w:rsidR="00F47A46">
        <w:rPr>
          <w:rFonts w:ascii="Times New Roman" w:hAnsi="Times New Roman" w:cs="Times New Roman"/>
          <w:iCs/>
          <w:sz w:val="24"/>
          <w:szCs w:val="24"/>
        </w:rPr>
        <w:t xml:space="preserve">hile the assumption of proportional hazards was met for CRN associated risks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1117399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4309A4E2" w14:textId="77777777" w:rsidR="009B5D67" w:rsidRPr="009B5D67" w:rsidRDefault="009B5D67" w:rsidP="00624DD0">
      <w:pPr>
        <w:spacing w:line="480" w:lineRule="auto"/>
        <w:rPr>
          <w:rFonts w:ascii="Times New Roman" w:hAnsi="Times New Roman" w:cs="Times New Roman"/>
          <w:b/>
          <w:bCs/>
          <w:iCs/>
          <w:sz w:val="24"/>
          <w:szCs w:val="24"/>
        </w:rPr>
      </w:pP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w:t>
      </w:r>
      <w:r w:rsidR="00216035">
        <w:rPr>
          <w:rFonts w:ascii="Times New Roman" w:hAnsi="Times New Roman" w:cs="Times New Roman"/>
          <w:sz w:val="24"/>
          <w:szCs w:val="24"/>
        </w:rPr>
        <w:lastRenderedPageBreak/>
        <w:t xml:space="preserve">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 xml:space="preserve">and other threats to study validity will be discussed in the limitations section of </w:t>
      </w:r>
      <w:r w:rsidR="004D7FAE">
        <w:rPr>
          <w:rFonts w:ascii="Times New Roman" w:hAnsi="Times New Roman" w:cs="Times New Roman"/>
          <w:sz w:val="24"/>
          <w:szCs w:val="24"/>
        </w:rPr>
        <w:lastRenderedPageBreak/>
        <w:t>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FC54C9D" w14:textId="77777777" w:rsidR="006B33E4" w:rsidRPr="006B33E4" w:rsidRDefault="00996859" w:rsidP="006B33E4">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6B33E4" w:rsidRPr="006B33E4">
        <w:rPr>
          <w:rFonts w:ascii="Times New Roman" w:hAnsi="Times New Roman" w:cs="Times New Roman"/>
          <w:sz w:val="24"/>
        </w:rPr>
        <w:t xml:space="preserve">1. </w:t>
      </w:r>
      <w:r w:rsidR="006B33E4" w:rsidRPr="006B33E4">
        <w:rPr>
          <w:rFonts w:ascii="Times New Roman" w:hAnsi="Times New Roman" w:cs="Times New Roman"/>
          <w:sz w:val="24"/>
        </w:rPr>
        <w:tab/>
        <w:t xml:space="preserve">Menke A, Casagrande S, Geiss L, Cowie CC. Prevalence of and trends in diabetes among adults in the United States, 1988-2012. </w:t>
      </w:r>
      <w:r w:rsidR="006B33E4" w:rsidRPr="006B33E4">
        <w:rPr>
          <w:rFonts w:ascii="Times New Roman" w:hAnsi="Times New Roman" w:cs="Times New Roman"/>
          <w:i/>
          <w:iCs/>
          <w:sz w:val="24"/>
        </w:rPr>
        <w:t>Jama</w:t>
      </w:r>
      <w:r w:rsidR="006B33E4" w:rsidRPr="006B33E4">
        <w:rPr>
          <w:rFonts w:ascii="Times New Roman" w:hAnsi="Times New Roman" w:cs="Times New Roman"/>
          <w:sz w:val="24"/>
        </w:rPr>
        <w:t>. 2015;314(10):1021-1029.</w:t>
      </w:r>
    </w:p>
    <w:p w14:paraId="4F19323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 </w:t>
      </w:r>
      <w:r w:rsidRPr="006B33E4">
        <w:rPr>
          <w:rFonts w:ascii="Times New Roman" w:hAnsi="Times New Roman" w:cs="Times New Roman"/>
          <w:sz w:val="24"/>
        </w:rPr>
        <w:tab/>
        <w:t xml:space="preserve">Khavjou O, Phelps D, Leib A. Projections of cardiovascular disease prevalence and costs: 2015–2035. </w:t>
      </w:r>
      <w:r w:rsidRPr="006B33E4">
        <w:rPr>
          <w:rFonts w:ascii="Times New Roman" w:hAnsi="Times New Roman" w:cs="Times New Roman"/>
          <w:i/>
          <w:iCs/>
          <w:sz w:val="24"/>
        </w:rPr>
        <w:t>Am Heart Assoc</w:t>
      </w:r>
      <w:r w:rsidRPr="006B33E4">
        <w:rPr>
          <w:rFonts w:ascii="Times New Roman" w:hAnsi="Times New Roman" w:cs="Times New Roman"/>
          <w:sz w:val="24"/>
        </w:rPr>
        <w:t>. 2016.</w:t>
      </w:r>
    </w:p>
    <w:p w14:paraId="14A8930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 </w:t>
      </w:r>
      <w:r w:rsidRPr="006B33E4">
        <w:rPr>
          <w:rFonts w:ascii="Times New Roman" w:hAnsi="Times New Roman" w:cs="Times New Roman"/>
          <w:sz w:val="24"/>
        </w:rPr>
        <w:tab/>
        <w:t>Murphy SL, Xu J, Kochanek KD, Arias E. Mortality in the United States, 2017. 2018.</w:t>
      </w:r>
    </w:p>
    <w:p w14:paraId="221DDAC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 </w:t>
      </w:r>
      <w:r w:rsidRPr="006B33E4">
        <w:rPr>
          <w:rFonts w:ascii="Times New Roman" w:hAnsi="Times New Roman" w:cs="Times New Roman"/>
          <w:sz w:val="24"/>
        </w:rPr>
        <w:tab/>
        <w:t xml:space="preserve">Mozaffarian Dariush, Benjamin Emelia J., Go Alan S., et al. Heart Disease and Stroke Statistics—2016 Update. </w:t>
      </w:r>
      <w:r w:rsidRPr="006B33E4">
        <w:rPr>
          <w:rFonts w:ascii="Times New Roman" w:hAnsi="Times New Roman" w:cs="Times New Roman"/>
          <w:i/>
          <w:iCs/>
          <w:sz w:val="24"/>
        </w:rPr>
        <w:t>Circulation</w:t>
      </w:r>
      <w:r w:rsidRPr="006B33E4">
        <w:rPr>
          <w:rFonts w:ascii="Times New Roman" w:hAnsi="Times New Roman" w:cs="Times New Roman"/>
          <w:sz w:val="24"/>
        </w:rPr>
        <w:t>. 2016;133(4):e38-e360. doi:10.1161/CIR.0000000000000350</w:t>
      </w:r>
    </w:p>
    <w:p w14:paraId="6E5EA63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5. </w:t>
      </w:r>
      <w:r w:rsidRPr="006B33E4">
        <w:rPr>
          <w:rFonts w:ascii="Times New Roman" w:hAnsi="Times New Roman" w:cs="Times New Roman"/>
          <w:sz w:val="24"/>
        </w:rPr>
        <w:tab/>
        <w:t xml:space="preserve">Ford ES. Trends in Predicted 10-Year Risk of Coronary Heart Disease and Cardiovascular Disease Among U.S. Adults From 1999 to 2010. </w:t>
      </w:r>
      <w:r w:rsidRPr="006B33E4">
        <w:rPr>
          <w:rFonts w:ascii="Times New Roman" w:hAnsi="Times New Roman" w:cs="Times New Roman"/>
          <w:i/>
          <w:iCs/>
          <w:sz w:val="24"/>
        </w:rPr>
        <w:t>J Am Coll Cardiol</w:t>
      </w:r>
      <w:r w:rsidRPr="006B33E4">
        <w:rPr>
          <w:rFonts w:ascii="Times New Roman" w:hAnsi="Times New Roman" w:cs="Times New Roman"/>
          <w:sz w:val="24"/>
        </w:rPr>
        <w:t>. 2013;61(22):2249-2252. doi:10.1016/j.jacc.2013.03.023</w:t>
      </w:r>
    </w:p>
    <w:p w14:paraId="401C308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6. </w:t>
      </w:r>
      <w:r w:rsidRPr="006B33E4">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6B33E4">
        <w:rPr>
          <w:rFonts w:ascii="Times New Roman" w:hAnsi="Times New Roman" w:cs="Times New Roman"/>
          <w:i/>
          <w:iCs/>
          <w:sz w:val="24"/>
        </w:rPr>
        <w:t>Diabetes Care</w:t>
      </w:r>
      <w:r w:rsidRPr="006B33E4">
        <w:rPr>
          <w:rFonts w:ascii="Times New Roman" w:hAnsi="Times New Roman" w:cs="Times New Roman"/>
          <w:sz w:val="24"/>
        </w:rPr>
        <w:t>. 2012;35(12):2515-2520. doi:10.2337/dc12-0669</w:t>
      </w:r>
    </w:p>
    <w:p w14:paraId="147D7D2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7. </w:t>
      </w:r>
      <w:r w:rsidRPr="006B33E4">
        <w:rPr>
          <w:rFonts w:ascii="Times New Roman" w:hAnsi="Times New Roman" w:cs="Times New Roman"/>
          <w:sz w:val="24"/>
        </w:rPr>
        <w:tab/>
        <w:t xml:space="preserve">Dieleman JL, Baral R, Birger M, et al. US Spending on Personal Health Care and Public Health, 1996-2013. </w:t>
      </w:r>
      <w:r w:rsidRPr="006B33E4">
        <w:rPr>
          <w:rFonts w:ascii="Times New Roman" w:hAnsi="Times New Roman" w:cs="Times New Roman"/>
          <w:i/>
          <w:iCs/>
          <w:sz w:val="24"/>
        </w:rPr>
        <w:t>JAMA</w:t>
      </w:r>
      <w:r w:rsidRPr="006B33E4">
        <w:rPr>
          <w:rFonts w:ascii="Times New Roman" w:hAnsi="Times New Roman" w:cs="Times New Roman"/>
          <w:sz w:val="24"/>
        </w:rPr>
        <w:t>. 2016;316(24):2627. doi:10.1001/jama.2016.16885</w:t>
      </w:r>
    </w:p>
    <w:p w14:paraId="2D366B0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8. </w:t>
      </w:r>
      <w:r w:rsidRPr="006B33E4">
        <w:rPr>
          <w:rFonts w:ascii="Times New Roman" w:hAnsi="Times New Roman" w:cs="Times New Roman"/>
          <w:sz w:val="24"/>
        </w:rPr>
        <w:tab/>
        <w:t xml:space="preserve">Murray CJ, Abraham J, Ali MK, et al. The state of US health, 1990-2010: burden of diseases, injuries, and risk factors. </w:t>
      </w:r>
      <w:r w:rsidRPr="006B33E4">
        <w:rPr>
          <w:rFonts w:ascii="Times New Roman" w:hAnsi="Times New Roman" w:cs="Times New Roman"/>
          <w:i/>
          <w:iCs/>
          <w:sz w:val="24"/>
        </w:rPr>
        <w:t>Jama</w:t>
      </w:r>
      <w:r w:rsidRPr="006B33E4">
        <w:rPr>
          <w:rFonts w:ascii="Times New Roman" w:hAnsi="Times New Roman" w:cs="Times New Roman"/>
          <w:sz w:val="24"/>
        </w:rPr>
        <w:t>. 2013;310(6):591-606.</w:t>
      </w:r>
    </w:p>
    <w:p w14:paraId="1BB3BD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9. </w:t>
      </w:r>
      <w:r w:rsidRPr="006B33E4">
        <w:rPr>
          <w:rFonts w:ascii="Times New Roman" w:hAnsi="Times New Roman" w:cs="Times New Roman"/>
          <w:sz w:val="24"/>
        </w:rPr>
        <w:tab/>
        <w:t xml:space="preserve">Bommer C, Sagalova V, Heesemann E, et al. Global Economic Burden of Diabetes in Adults: Projections From 2015 to 2030. </w:t>
      </w:r>
      <w:r w:rsidRPr="006B33E4">
        <w:rPr>
          <w:rFonts w:ascii="Times New Roman" w:hAnsi="Times New Roman" w:cs="Times New Roman"/>
          <w:i/>
          <w:iCs/>
          <w:sz w:val="24"/>
        </w:rPr>
        <w:t>Diabetes Care</w:t>
      </w:r>
      <w:r w:rsidRPr="006B33E4">
        <w:rPr>
          <w:rFonts w:ascii="Times New Roman" w:hAnsi="Times New Roman" w:cs="Times New Roman"/>
          <w:sz w:val="24"/>
        </w:rPr>
        <w:t>. 2018;41(5):963-970. doi:10.2337/dc17-1962</w:t>
      </w:r>
    </w:p>
    <w:p w14:paraId="596D9A4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0. </w:t>
      </w:r>
      <w:r w:rsidRPr="006B33E4">
        <w:rPr>
          <w:rFonts w:ascii="Times New Roman" w:hAnsi="Times New Roman" w:cs="Times New Roman"/>
          <w:sz w:val="24"/>
        </w:rPr>
        <w:tab/>
        <w:t xml:space="preserve">Zhang P, Zhang X, Brown J, et al. Global healthcare expenditure on diabetes for 2010 and 2030. </w:t>
      </w:r>
      <w:r w:rsidRPr="006B33E4">
        <w:rPr>
          <w:rFonts w:ascii="Times New Roman" w:hAnsi="Times New Roman" w:cs="Times New Roman"/>
          <w:i/>
          <w:iCs/>
          <w:sz w:val="24"/>
        </w:rPr>
        <w:t>Diabetes Res Clin Pract</w:t>
      </w:r>
      <w:r w:rsidRPr="006B33E4">
        <w:rPr>
          <w:rFonts w:ascii="Times New Roman" w:hAnsi="Times New Roman" w:cs="Times New Roman"/>
          <w:sz w:val="24"/>
        </w:rPr>
        <w:t>. 2010;87(3):293-301. doi:10.1016/j.diabres.2010.01.026</w:t>
      </w:r>
    </w:p>
    <w:p w14:paraId="5CC46657"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1. </w:t>
      </w:r>
      <w:r w:rsidRPr="006B33E4">
        <w:rPr>
          <w:rFonts w:ascii="Times New Roman" w:hAnsi="Times New Roman" w:cs="Times New Roman"/>
          <w:sz w:val="24"/>
        </w:rPr>
        <w:tab/>
        <w:t xml:space="preserve">Kesselheim AS, Avorn J, Sarpatwari A. The High Cost of Prescription Drugs in the United States: Origins and Prospects for Reform. </w:t>
      </w:r>
      <w:r w:rsidRPr="006B33E4">
        <w:rPr>
          <w:rFonts w:ascii="Times New Roman" w:hAnsi="Times New Roman" w:cs="Times New Roman"/>
          <w:i/>
          <w:iCs/>
          <w:sz w:val="24"/>
        </w:rPr>
        <w:t>JAMA</w:t>
      </w:r>
      <w:r w:rsidRPr="006B33E4">
        <w:rPr>
          <w:rFonts w:ascii="Times New Roman" w:hAnsi="Times New Roman" w:cs="Times New Roman"/>
          <w:sz w:val="24"/>
        </w:rPr>
        <w:t>. 2016;316(8):858-871. doi:10.1001/jama.2016.11237</w:t>
      </w:r>
    </w:p>
    <w:p w14:paraId="7596FB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2. </w:t>
      </w:r>
      <w:r w:rsidRPr="006B33E4">
        <w:rPr>
          <w:rFonts w:ascii="Times New Roman" w:hAnsi="Times New Roman" w:cs="Times New Roman"/>
          <w:sz w:val="24"/>
        </w:rPr>
        <w:tab/>
        <w:t xml:space="preserve">OECD. </w:t>
      </w:r>
      <w:r w:rsidRPr="006B33E4">
        <w:rPr>
          <w:rFonts w:ascii="Times New Roman" w:hAnsi="Times New Roman" w:cs="Times New Roman"/>
          <w:i/>
          <w:iCs/>
          <w:sz w:val="24"/>
        </w:rPr>
        <w:t>Health at a Glance 2015</w:t>
      </w:r>
      <w:r w:rsidRPr="006B33E4">
        <w:rPr>
          <w:rFonts w:ascii="Times New Roman" w:hAnsi="Times New Roman" w:cs="Times New Roman"/>
          <w:sz w:val="24"/>
        </w:rPr>
        <w:t>.; 2015. https://www.oecd-ilibrary.org/content/publication/health_glance-2015-en.</w:t>
      </w:r>
    </w:p>
    <w:p w14:paraId="3C3D82A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lastRenderedPageBreak/>
        <w:t xml:space="preserve">13. </w:t>
      </w:r>
      <w:r w:rsidRPr="006B33E4">
        <w:rPr>
          <w:rFonts w:ascii="Times New Roman" w:hAnsi="Times New Roman" w:cs="Times New Roman"/>
          <w:sz w:val="24"/>
        </w:rPr>
        <w:tab/>
        <w:t xml:space="preserve">Hua X, Carvalho N, Tew M, Huang ES, Herman WH, Clarke P. Expenditures and prices of antihyperglycemic medications in the United States: 2002-2013. </w:t>
      </w:r>
      <w:r w:rsidRPr="006B33E4">
        <w:rPr>
          <w:rFonts w:ascii="Times New Roman" w:hAnsi="Times New Roman" w:cs="Times New Roman"/>
          <w:i/>
          <w:iCs/>
          <w:sz w:val="24"/>
        </w:rPr>
        <w:t>Jama</w:t>
      </w:r>
      <w:r w:rsidRPr="006B33E4">
        <w:rPr>
          <w:rFonts w:ascii="Times New Roman" w:hAnsi="Times New Roman" w:cs="Times New Roman"/>
          <w:sz w:val="24"/>
        </w:rPr>
        <w:t>. 2016;315(13):1400-1402.</w:t>
      </w:r>
    </w:p>
    <w:p w14:paraId="1EC920B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4. </w:t>
      </w:r>
      <w:r w:rsidRPr="006B33E4">
        <w:rPr>
          <w:rFonts w:ascii="Times New Roman" w:hAnsi="Times New Roman" w:cs="Times New Roman"/>
          <w:sz w:val="24"/>
        </w:rPr>
        <w:tab/>
        <w:t xml:space="preserve">Biniek JF, Johnson W. </w:t>
      </w:r>
      <w:r w:rsidRPr="006B33E4">
        <w:rPr>
          <w:rFonts w:ascii="Times New Roman" w:hAnsi="Times New Roman" w:cs="Times New Roman"/>
          <w:i/>
          <w:iCs/>
          <w:sz w:val="24"/>
        </w:rPr>
        <w:t>Spending on Individuals with Type 1 Diabetes and the Role of Rapidly Increasing Insulin Prices</w:t>
      </w:r>
      <w:r w:rsidRPr="006B33E4">
        <w:rPr>
          <w:rFonts w:ascii="Times New Roman" w:hAnsi="Times New Roman" w:cs="Times New Roman"/>
          <w:sz w:val="24"/>
        </w:rPr>
        <w:t>. Health Care Cost Institute; 2019.</w:t>
      </w:r>
    </w:p>
    <w:p w14:paraId="24F82E1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5. </w:t>
      </w:r>
      <w:r w:rsidRPr="006B33E4">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6B33E4">
        <w:rPr>
          <w:rFonts w:ascii="Times New Roman" w:hAnsi="Times New Roman" w:cs="Times New Roman"/>
          <w:i/>
          <w:iCs/>
          <w:sz w:val="24"/>
        </w:rPr>
        <w:t>Health Expect Int J Public Particip Health Care Health Policy</w:t>
      </w:r>
      <w:r w:rsidRPr="006B33E4">
        <w:rPr>
          <w:rFonts w:ascii="Times New Roman" w:hAnsi="Times New Roman" w:cs="Times New Roman"/>
          <w:sz w:val="24"/>
        </w:rPr>
        <w:t>. 2011;14(3):307-320. doi:10.1111/j.1369-7625.2010.00619.x</w:t>
      </w:r>
    </w:p>
    <w:p w14:paraId="600C477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6. </w:t>
      </w:r>
      <w:r w:rsidRPr="006B33E4">
        <w:rPr>
          <w:rFonts w:ascii="Times New Roman" w:hAnsi="Times New Roman" w:cs="Times New Roman"/>
          <w:sz w:val="24"/>
        </w:rPr>
        <w:tab/>
        <w:t xml:space="preserve">Pierre-Jacques M, Safran DG, Zhang F, et al. Reliability of New Measures of Cost-Related Medication Nonadherence. </w:t>
      </w:r>
      <w:r w:rsidRPr="006B33E4">
        <w:rPr>
          <w:rFonts w:ascii="Times New Roman" w:hAnsi="Times New Roman" w:cs="Times New Roman"/>
          <w:i/>
          <w:iCs/>
          <w:sz w:val="24"/>
        </w:rPr>
        <w:t>Med Care</w:t>
      </w:r>
      <w:r w:rsidRPr="006B33E4">
        <w:rPr>
          <w:rFonts w:ascii="Times New Roman" w:hAnsi="Times New Roman" w:cs="Times New Roman"/>
          <w:sz w:val="24"/>
        </w:rPr>
        <w:t>. 2008;46(4):444. doi:10.1097/MLR.0b013e31815dc59a</w:t>
      </w:r>
    </w:p>
    <w:p w14:paraId="521ECC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7. </w:t>
      </w:r>
      <w:r w:rsidRPr="006B33E4">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6B33E4">
        <w:rPr>
          <w:rFonts w:ascii="Times New Roman" w:hAnsi="Times New Roman" w:cs="Times New Roman"/>
          <w:i/>
          <w:iCs/>
          <w:sz w:val="24"/>
        </w:rPr>
        <w:t>Health Affai Rs</w:t>
      </w:r>
      <w:r w:rsidRPr="006B33E4">
        <w:rPr>
          <w:rFonts w:ascii="Times New Roman" w:hAnsi="Times New Roman" w:cs="Times New Roman"/>
          <w:sz w:val="24"/>
        </w:rPr>
        <w:t>. 2011:9.</w:t>
      </w:r>
    </w:p>
    <w:p w14:paraId="0289689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8. </w:t>
      </w:r>
      <w:r w:rsidRPr="006B33E4">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6B33E4">
        <w:rPr>
          <w:rFonts w:ascii="Times New Roman" w:hAnsi="Times New Roman" w:cs="Times New Roman"/>
          <w:i/>
          <w:iCs/>
          <w:sz w:val="24"/>
        </w:rPr>
        <w:t>J Pharm Health Serv Res</w:t>
      </w:r>
      <w:r w:rsidRPr="006B33E4">
        <w:rPr>
          <w:rFonts w:ascii="Times New Roman" w:hAnsi="Times New Roman" w:cs="Times New Roman"/>
          <w:sz w:val="24"/>
        </w:rPr>
        <w:t>. 2012;3(2):85-93. doi:10.1111/j.1759-8893.2012.00087.x</w:t>
      </w:r>
    </w:p>
    <w:p w14:paraId="6C7E9D4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9. </w:t>
      </w:r>
      <w:r w:rsidRPr="006B33E4">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6B33E4">
        <w:rPr>
          <w:rFonts w:ascii="Times New Roman" w:hAnsi="Times New Roman" w:cs="Times New Roman"/>
          <w:i/>
          <w:iCs/>
          <w:sz w:val="24"/>
        </w:rPr>
        <w:t>Ann Emerg Med</w:t>
      </w:r>
      <w:r w:rsidRPr="006B33E4">
        <w:rPr>
          <w:rFonts w:ascii="Times New Roman" w:hAnsi="Times New Roman" w:cs="Times New Roman"/>
          <w:sz w:val="24"/>
        </w:rPr>
        <w:t>. 2013;62(5). doi:10.1016/j.annemergmed.2013.04.013</w:t>
      </w:r>
    </w:p>
    <w:p w14:paraId="5064BBF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0. </w:t>
      </w:r>
      <w:r w:rsidRPr="006B33E4">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6B33E4">
        <w:rPr>
          <w:rFonts w:ascii="Times New Roman" w:hAnsi="Times New Roman" w:cs="Times New Roman"/>
          <w:i/>
          <w:iCs/>
          <w:sz w:val="24"/>
        </w:rPr>
        <w:t>BMJ Open</w:t>
      </w:r>
      <w:r w:rsidRPr="006B33E4">
        <w:rPr>
          <w:rFonts w:ascii="Times New Roman" w:hAnsi="Times New Roman" w:cs="Times New Roman"/>
          <w:sz w:val="24"/>
        </w:rPr>
        <w:t>. 2018;8(1):e016982. doi:10.1136/bmjopen-2017-016982</w:t>
      </w:r>
    </w:p>
    <w:p w14:paraId="438C817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1. </w:t>
      </w:r>
      <w:r w:rsidRPr="006B33E4">
        <w:rPr>
          <w:rFonts w:ascii="Times New Roman" w:hAnsi="Times New Roman" w:cs="Times New Roman"/>
          <w:sz w:val="24"/>
        </w:rPr>
        <w:tab/>
        <w:t xml:space="preserve">Lloyd JT, Maresh S, Powers CA, Shrank WH, Alley DE. How Much Does Medication Nonadherence Cost the Medicare Fee-for-Service Program?: </w:t>
      </w:r>
      <w:r w:rsidRPr="006B33E4">
        <w:rPr>
          <w:rFonts w:ascii="Times New Roman" w:hAnsi="Times New Roman" w:cs="Times New Roman"/>
          <w:i/>
          <w:iCs/>
          <w:sz w:val="24"/>
        </w:rPr>
        <w:t>Med Care</w:t>
      </w:r>
      <w:r w:rsidRPr="006B33E4">
        <w:rPr>
          <w:rFonts w:ascii="Times New Roman" w:hAnsi="Times New Roman" w:cs="Times New Roman"/>
          <w:sz w:val="24"/>
        </w:rPr>
        <w:t>. 2019;57(3):218-224. doi:10.1097/MLR.0000000000001067</w:t>
      </w:r>
    </w:p>
    <w:p w14:paraId="004ED68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2. </w:t>
      </w:r>
      <w:r w:rsidRPr="006B33E4">
        <w:rPr>
          <w:rFonts w:ascii="Times New Roman" w:hAnsi="Times New Roman" w:cs="Times New Roman"/>
          <w:sz w:val="24"/>
        </w:rPr>
        <w:tab/>
        <w:t xml:space="preserve">Kennedy J, Wood EG. Medication Costs and Adherence of Treatment Before and After the Affordable Care Act: 1999–2015. </w:t>
      </w:r>
      <w:r w:rsidRPr="006B33E4">
        <w:rPr>
          <w:rFonts w:ascii="Times New Roman" w:hAnsi="Times New Roman" w:cs="Times New Roman"/>
          <w:i/>
          <w:iCs/>
          <w:sz w:val="24"/>
        </w:rPr>
        <w:t>Am J Public Health</w:t>
      </w:r>
      <w:r w:rsidRPr="006B33E4">
        <w:rPr>
          <w:rFonts w:ascii="Times New Roman" w:hAnsi="Times New Roman" w:cs="Times New Roman"/>
          <w:sz w:val="24"/>
        </w:rPr>
        <w:t>. 2016;106(10):1804-1807. doi:10.2105/AJPH.2016.303269</w:t>
      </w:r>
    </w:p>
    <w:p w14:paraId="6B88799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3. </w:t>
      </w:r>
      <w:r w:rsidRPr="006B33E4">
        <w:rPr>
          <w:rFonts w:ascii="Times New Roman" w:hAnsi="Times New Roman" w:cs="Times New Roman"/>
          <w:sz w:val="24"/>
        </w:rPr>
        <w:tab/>
        <w:t xml:space="preserve">T1International. </w:t>
      </w:r>
      <w:r w:rsidRPr="006B33E4">
        <w:rPr>
          <w:rFonts w:ascii="Times New Roman" w:hAnsi="Times New Roman" w:cs="Times New Roman"/>
          <w:i/>
          <w:iCs/>
          <w:sz w:val="24"/>
        </w:rPr>
        <w:t>Costs and Rationing of Insulin and Diabetes Supplies: Findings from the 2018 T1International Patient Survey</w:t>
      </w:r>
      <w:r w:rsidRPr="006B33E4">
        <w:rPr>
          <w:rFonts w:ascii="Times New Roman" w:hAnsi="Times New Roman" w:cs="Times New Roman"/>
          <w:sz w:val="24"/>
        </w:rPr>
        <w:t>.; 2018:1-16. https://www.t1international.com/media/assets/file/T1International_Report_-_Costs_and_Rationing_of_Insulin__Diabetes_Supplies_2.pdf. Accessed October 17, 2019.</w:t>
      </w:r>
    </w:p>
    <w:p w14:paraId="6DAC93E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lastRenderedPageBreak/>
        <w:t xml:space="preserve">24. </w:t>
      </w:r>
      <w:r w:rsidRPr="006B33E4">
        <w:rPr>
          <w:rFonts w:ascii="Times New Roman" w:hAnsi="Times New Roman" w:cs="Times New Roman"/>
          <w:sz w:val="24"/>
        </w:rPr>
        <w:tab/>
        <w:t xml:space="preserve">Herkert D, Vijayakumar P, Luo J, et al. Cost-Related Insulin Underuse Among Patients With Diabetes. </w:t>
      </w:r>
      <w:r w:rsidRPr="006B33E4">
        <w:rPr>
          <w:rFonts w:ascii="Times New Roman" w:hAnsi="Times New Roman" w:cs="Times New Roman"/>
          <w:i/>
          <w:iCs/>
          <w:sz w:val="24"/>
        </w:rPr>
        <w:t>JAMA Intern Med</w:t>
      </w:r>
      <w:r w:rsidRPr="006B33E4">
        <w:rPr>
          <w:rFonts w:ascii="Times New Roman" w:hAnsi="Times New Roman" w:cs="Times New Roman"/>
          <w:sz w:val="24"/>
        </w:rPr>
        <w:t>. 2019;179(1):112-114. doi:10.1001/jamainternmed.2018.5008</w:t>
      </w:r>
    </w:p>
    <w:p w14:paraId="10B3FB0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5. </w:t>
      </w:r>
      <w:r w:rsidRPr="006B33E4">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6B33E4">
        <w:rPr>
          <w:rFonts w:ascii="Times New Roman" w:hAnsi="Times New Roman" w:cs="Times New Roman"/>
          <w:i/>
          <w:iCs/>
          <w:sz w:val="24"/>
        </w:rPr>
        <w:t>J Clin Hypertens</w:t>
      </w:r>
      <w:r w:rsidRPr="006B33E4">
        <w:rPr>
          <w:rFonts w:ascii="Times New Roman" w:hAnsi="Times New Roman" w:cs="Times New Roman"/>
          <w:sz w:val="24"/>
        </w:rPr>
        <w:t>. 2016;18(9):892-900. doi:10.1111/jch.12786</w:t>
      </w:r>
    </w:p>
    <w:p w14:paraId="63B25F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6. </w:t>
      </w:r>
      <w:r w:rsidRPr="006B33E4">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6B33E4">
        <w:rPr>
          <w:rFonts w:ascii="Times New Roman" w:hAnsi="Times New Roman" w:cs="Times New Roman"/>
          <w:i/>
          <w:iCs/>
          <w:sz w:val="24"/>
        </w:rPr>
        <w:t>Res Soc Adm Pharm RSAP</w:t>
      </w:r>
      <w:r w:rsidRPr="006B33E4">
        <w:rPr>
          <w:rFonts w:ascii="Times New Roman" w:hAnsi="Times New Roman" w:cs="Times New Roman"/>
          <w:sz w:val="24"/>
        </w:rPr>
        <w:t>. 2013;9(6). doi:10.1016/j.sapharm.2012.12.002</w:t>
      </w:r>
    </w:p>
    <w:p w14:paraId="4D08E23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7. </w:t>
      </w:r>
      <w:r w:rsidRPr="006B33E4">
        <w:rPr>
          <w:rFonts w:ascii="Times New Roman" w:hAnsi="Times New Roman" w:cs="Times New Roman"/>
          <w:sz w:val="24"/>
        </w:rPr>
        <w:tab/>
        <w:t xml:space="preserve">Ho PM, Rumsfeld JS, Masoudi FA, et al. Effect of Medication Nonadherence on Hospitalization and Mortality Among Patients With Diabetes Mellitus. </w:t>
      </w:r>
      <w:r w:rsidRPr="006B33E4">
        <w:rPr>
          <w:rFonts w:ascii="Times New Roman" w:hAnsi="Times New Roman" w:cs="Times New Roman"/>
          <w:i/>
          <w:iCs/>
          <w:sz w:val="24"/>
        </w:rPr>
        <w:t>Arch Intern Med</w:t>
      </w:r>
      <w:r w:rsidRPr="006B33E4">
        <w:rPr>
          <w:rFonts w:ascii="Times New Roman" w:hAnsi="Times New Roman" w:cs="Times New Roman"/>
          <w:sz w:val="24"/>
        </w:rPr>
        <w:t>. 2006;166(17):1836-1841. doi:10.1001/archinte.166.17.1836</w:t>
      </w:r>
    </w:p>
    <w:p w14:paraId="68DC309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8. </w:t>
      </w:r>
      <w:r w:rsidRPr="006B33E4">
        <w:rPr>
          <w:rFonts w:ascii="Times New Roman" w:hAnsi="Times New Roman" w:cs="Times New Roman"/>
          <w:sz w:val="24"/>
        </w:rPr>
        <w:tab/>
        <w:t xml:space="preserve">Egede LE, Gebregziabher M, Echols C, Lynch CP. Longitudinal Effects of Medication Nonadherence on Glycemic Control. </w:t>
      </w:r>
      <w:r w:rsidRPr="006B33E4">
        <w:rPr>
          <w:rFonts w:ascii="Times New Roman" w:hAnsi="Times New Roman" w:cs="Times New Roman"/>
          <w:i/>
          <w:iCs/>
          <w:sz w:val="24"/>
        </w:rPr>
        <w:t>Ann Pharmacother</w:t>
      </w:r>
      <w:r w:rsidRPr="006B33E4">
        <w:rPr>
          <w:rFonts w:ascii="Times New Roman" w:hAnsi="Times New Roman" w:cs="Times New Roman"/>
          <w:sz w:val="24"/>
        </w:rPr>
        <w:t>. 2014;48(5):562-570. doi:10.1177/1060028014526362</w:t>
      </w:r>
    </w:p>
    <w:p w14:paraId="62405F4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9. </w:t>
      </w:r>
      <w:r w:rsidRPr="006B33E4">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6B33E4">
        <w:rPr>
          <w:rFonts w:ascii="Times New Roman" w:hAnsi="Times New Roman" w:cs="Times New Roman"/>
          <w:i/>
          <w:iCs/>
          <w:sz w:val="24"/>
        </w:rPr>
        <w:t>JAMA</w:t>
      </w:r>
      <w:r w:rsidRPr="006B33E4">
        <w:rPr>
          <w:rFonts w:ascii="Times New Roman" w:hAnsi="Times New Roman" w:cs="Times New Roman"/>
          <w:sz w:val="24"/>
        </w:rPr>
        <w:t>. 2007;297(2):177-186. doi:10.1001/jama.297.2.177</w:t>
      </w:r>
    </w:p>
    <w:p w14:paraId="5A93110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0. </w:t>
      </w:r>
      <w:r w:rsidRPr="006B33E4">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6B33E4">
        <w:rPr>
          <w:rFonts w:ascii="Times New Roman" w:hAnsi="Times New Roman" w:cs="Times New Roman"/>
          <w:i/>
          <w:iCs/>
          <w:sz w:val="24"/>
        </w:rPr>
        <w:t>Am Heart J</w:t>
      </w:r>
      <w:r w:rsidRPr="006B33E4">
        <w:rPr>
          <w:rFonts w:ascii="Times New Roman" w:hAnsi="Times New Roman" w:cs="Times New Roman"/>
          <w:sz w:val="24"/>
        </w:rPr>
        <w:t>. 2008;155(4):772-779. doi:10.1016/j.ahj.2007.12.011</w:t>
      </w:r>
    </w:p>
    <w:p w14:paraId="5700761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1. </w:t>
      </w:r>
      <w:r w:rsidRPr="006B33E4">
        <w:rPr>
          <w:rFonts w:ascii="Times New Roman" w:hAnsi="Times New Roman" w:cs="Times New Roman"/>
          <w:sz w:val="24"/>
        </w:rPr>
        <w:tab/>
        <w:t xml:space="preserve">Heisler M, Langa KM, Eby EL, Fendrick AM, Kabeto MU, Piette JD. The health effects of restricting prescription medication use because of cost. </w:t>
      </w:r>
      <w:r w:rsidRPr="006B33E4">
        <w:rPr>
          <w:rFonts w:ascii="Times New Roman" w:hAnsi="Times New Roman" w:cs="Times New Roman"/>
          <w:i/>
          <w:iCs/>
          <w:sz w:val="24"/>
        </w:rPr>
        <w:t>Med Care</w:t>
      </w:r>
      <w:r w:rsidRPr="006B33E4">
        <w:rPr>
          <w:rFonts w:ascii="Times New Roman" w:hAnsi="Times New Roman" w:cs="Times New Roman"/>
          <w:sz w:val="24"/>
        </w:rPr>
        <w:t>. 2004;42(7):626-634. doi:10.1097/01.mlr.0000129352.36733.cc</w:t>
      </w:r>
    </w:p>
    <w:p w14:paraId="47BFD7B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2. </w:t>
      </w:r>
      <w:r w:rsidRPr="006B33E4">
        <w:rPr>
          <w:rFonts w:ascii="Times New Roman" w:hAnsi="Times New Roman" w:cs="Times New Roman"/>
          <w:sz w:val="24"/>
        </w:rPr>
        <w:tab/>
        <w:t>Lynn A. Blewett, Rivera Drew JA, King ML, Williams KCW. IPUMS Health Surveys: National Health Interview Survery, Version 6.4 [dataset]. 2019.</w:t>
      </w:r>
    </w:p>
    <w:p w14:paraId="25C3E65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3. </w:t>
      </w:r>
      <w:r w:rsidRPr="006B33E4">
        <w:rPr>
          <w:rFonts w:ascii="Times New Roman" w:hAnsi="Times New Roman" w:cs="Times New Roman"/>
          <w:sz w:val="24"/>
        </w:rPr>
        <w:tab/>
        <w:t>NHIS - About the National Health Interview Survey. https://www.cdc.gov/nchs/nhis/about_nhis.htm. Published June 28, 2019. Accessed October 20, 2019.</w:t>
      </w:r>
    </w:p>
    <w:p w14:paraId="676792E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4. </w:t>
      </w:r>
      <w:r w:rsidRPr="006B33E4">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6B33E4">
        <w:rPr>
          <w:rFonts w:ascii="Times New Roman" w:hAnsi="Times New Roman" w:cs="Times New Roman"/>
          <w:i/>
          <w:iCs/>
          <w:sz w:val="24"/>
        </w:rPr>
        <w:t>Med Care</w:t>
      </w:r>
      <w:r w:rsidRPr="006B33E4">
        <w:rPr>
          <w:rFonts w:ascii="Times New Roman" w:hAnsi="Times New Roman" w:cs="Times New Roman"/>
          <w:sz w:val="24"/>
        </w:rPr>
        <w:t>. 2016;54(8):796-803. doi:10.1097/MLR.0000000000000565</w:t>
      </w:r>
    </w:p>
    <w:p w14:paraId="0B7BB4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5. </w:t>
      </w:r>
      <w:r w:rsidRPr="006B33E4">
        <w:rPr>
          <w:rFonts w:ascii="Times New Roman" w:hAnsi="Times New Roman" w:cs="Times New Roman"/>
          <w:sz w:val="24"/>
        </w:rPr>
        <w:tab/>
        <w:t xml:space="preserve">Bhuyan SS, Shiyanbola O, Deka P, et al. The Role of Gender in Cost-Related Medication Nonadherence Among Patients with Diabetes. </w:t>
      </w:r>
      <w:r w:rsidRPr="006B33E4">
        <w:rPr>
          <w:rFonts w:ascii="Times New Roman" w:hAnsi="Times New Roman" w:cs="Times New Roman"/>
          <w:i/>
          <w:iCs/>
          <w:sz w:val="24"/>
        </w:rPr>
        <w:t>J Am Board Fam Med</w:t>
      </w:r>
      <w:r w:rsidRPr="006B33E4">
        <w:rPr>
          <w:rFonts w:ascii="Times New Roman" w:hAnsi="Times New Roman" w:cs="Times New Roman"/>
          <w:sz w:val="24"/>
        </w:rPr>
        <w:t>. 2018;31(5):743-751. doi:10.3122/jabfm.2018.05.180039</w:t>
      </w:r>
    </w:p>
    <w:p w14:paraId="23BC4A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lastRenderedPageBreak/>
        <w:t xml:space="preserve">36. </w:t>
      </w:r>
      <w:r w:rsidRPr="006B33E4">
        <w:rPr>
          <w:rFonts w:ascii="Times New Roman" w:hAnsi="Times New Roman" w:cs="Times New Roman"/>
          <w:sz w:val="24"/>
        </w:rPr>
        <w:tab/>
        <w:t xml:space="preserve">Abegaz TM, Shehab A, Gebreyohannes EA, Bhagavathula AS, Elnour AA. Nonadherence to antihypertensive drugs. </w:t>
      </w:r>
      <w:r w:rsidRPr="006B33E4">
        <w:rPr>
          <w:rFonts w:ascii="Times New Roman" w:hAnsi="Times New Roman" w:cs="Times New Roman"/>
          <w:i/>
          <w:iCs/>
          <w:sz w:val="24"/>
        </w:rPr>
        <w:t>Medicine (Baltimore)</w:t>
      </w:r>
      <w:r w:rsidRPr="006B33E4">
        <w:rPr>
          <w:rFonts w:ascii="Times New Roman" w:hAnsi="Times New Roman" w:cs="Times New Roman"/>
          <w:sz w:val="24"/>
        </w:rPr>
        <w:t>. 2017;96(4). doi:10.1097/MD.0000000000005641</w:t>
      </w:r>
    </w:p>
    <w:p w14:paraId="0974089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7. </w:t>
      </w:r>
      <w:r w:rsidRPr="006B33E4">
        <w:rPr>
          <w:rFonts w:ascii="Times New Roman" w:hAnsi="Times New Roman" w:cs="Times New Roman"/>
          <w:sz w:val="24"/>
        </w:rPr>
        <w:tab/>
        <w:t xml:space="preserve">Heisler M, Wagner TH, Piette JD. Patient Strategies to Cope with High Prescription Medication Costs: Who is Cutting Back on Necessities, Increasing Debt, or Underusing Medications? </w:t>
      </w:r>
      <w:r w:rsidRPr="006B33E4">
        <w:rPr>
          <w:rFonts w:ascii="Times New Roman" w:hAnsi="Times New Roman" w:cs="Times New Roman"/>
          <w:i/>
          <w:iCs/>
          <w:sz w:val="24"/>
        </w:rPr>
        <w:t>J Behav Med</w:t>
      </w:r>
      <w:r w:rsidRPr="006B33E4">
        <w:rPr>
          <w:rFonts w:ascii="Times New Roman" w:hAnsi="Times New Roman" w:cs="Times New Roman"/>
          <w:sz w:val="24"/>
        </w:rPr>
        <w:t>. 2005;28(1):43-51. doi:10.1007/s10865-005-2562-z</w:t>
      </w:r>
    </w:p>
    <w:p w14:paraId="437B2CD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8. </w:t>
      </w:r>
      <w:r w:rsidRPr="006B33E4">
        <w:rPr>
          <w:rFonts w:ascii="Times New Roman" w:hAnsi="Times New Roman" w:cs="Times New Roman"/>
          <w:sz w:val="24"/>
        </w:rPr>
        <w:tab/>
        <w:t xml:space="preserve">Grambsch PM, Therneau TM. Proportional Hazards Tests and Diagnostics Based on Weighted Residuals. </w:t>
      </w:r>
      <w:r w:rsidRPr="006B33E4">
        <w:rPr>
          <w:rFonts w:ascii="Times New Roman" w:hAnsi="Times New Roman" w:cs="Times New Roman"/>
          <w:i/>
          <w:iCs/>
          <w:sz w:val="24"/>
        </w:rPr>
        <w:t>Biometrika</w:t>
      </w:r>
      <w:r w:rsidRPr="006B33E4">
        <w:rPr>
          <w:rFonts w:ascii="Times New Roman" w:hAnsi="Times New Roman" w:cs="Times New Roman"/>
          <w:sz w:val="24"/>
        </w:rPr>
        <w:t>. 1994;81(3):515-526. doi:10.2307/2337123</w:t>
      </w:r>
    </w:p>
    <w:p w14:paraId="67747B6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9. </w:t>
      </w:r>
      <w:r w:rsidRPr="006B33E4">
        <w:rPr>
          <w:rFonts w:ascii="Times New Roman" w:hAnsi="Times New Roman" w:cs="Times New Roman"/>
          <w:sz w:val="24"/>
        </w:rPr>
        <w:tab/>
        <w:t xml:space="preserve">R Core Team. </w:t>
      </w:r>
      <w:r w:rsidRPr="006B33E4">
        <w:rPr>
          <w:rFonts w:ascii="Times New Roman" w:hAnsi="Times New Roman" w:cs="Times New Roman"/>
          <w:i/>
          <w:iCs/>
          <w:sz w:val="24"/>
        </w:rPr>
        <w:t>R: A Language and Environment for Statistical Computing</w:t>
      </w:r>
      <w:r w:rsidRPr="006B33E4">
        <w:rPr>
          <w:rFonts w:ascii="Times New Roman" w:hAnsi="Times New Roman" w:cs="Times New Roman"/>
          <w:sz w:val="24"/>
        </w:rPr>
        <w:t>. Vienna, Austria: R Foundation for Statistical Computing; 2019. https://www.R-project.org/.</w:t>
      </w:r>
    </w:p>
    <w:p w14:paraId="7AAF71A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0. </w:t>
      </w:r>
      <w:r w:rsidRPr="006B33E4">
        <w:rPr>
          <w:rFonts w:ascii="Times New Roman" w:hAnsi="Times New Roman" w:cs="Times New Roman"/>
          <w:sz w:val="24"/>
        </w:rPr>
        <w:tab/>
        <w:t xml:space="preserve">Lumley T. Analysis of Complex Survey Samples. </w:t>
      </w:r>
      <w:r w:rsidRPr="006B33E4">
        <w:rPr>
          <w:rFonts w:ascii="Times New Roman" w:hAnsi="Times New Roman" w:cs="Times New Roman"/>
          <w:i/>
          <w:iCs/>
          <w:sz w:val="24"/>
        </w:rPr>
        <w:t>J Stat Softw</w:t>
      </w:r>
      <w:r w:rsidRPr="006B33E4">
        <w:rPr>
          <w:rFonts w:ascii="Times New Roman" w:hAnsi="Times New Roman" w:cs="Times New Roman"/>
          <w:sz w:val="24"/>
        </w:rPr>
        <w:t>. 2004;9(1):1-19. doi:10.18637/jss.v009.i08</w:t>
      </w:r>
    </w:p>
    <w:p w14:paraId="7F169ED3" w14:textId="2F5249B8"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3"/>
            <w:r w:rsidRPr="00536E9B">
              <w:rPr>
                <w:rFonts w:ascii="Times New Roman" w:eastAsia="Times New Roman" w:hAnsi="Times New Roman" w:cs="Times New Roman"/>
                <w:color w:val="000000"/>
                <w:sz w:val="18"/>
                <w:szCs w:val="18"/>
              </w:rPr>
              <w:t>CVD</w:t>
            </w:r>
            <w:commentRangeEnd w:id="3"/>
            <w:r w:rsidR="002D3A30">
              <w:rPr>
                <w:rStyle w:val="CommentReference"/>
              </w:rPr>
              <w:commentReference w:id="3"/>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4"/>
            <w:r w:rsidRPr="00536E9B">
              <w:rPr>
                <w:rFonts w:ascii="Times New Roman" w:eastAsia="Times New Roman" w:hAnsi="Times New Roman" w:cs="Times New Roman"/>
                <w:color w:val="000000"/>
                <w:sz w:val="18"/>
                <w:szCs w:val="18"/>
              </w:rPr>
              <w:t>2014</w:t>
            </w:r>
            <w:commentRangeEnd w:id="4"/>
            <w:r w:rsidR="00EC2017">
              <w:rPr>
                <w:rStyle w:val="CommentReference"/>
              </w:rPr>
              <w:commentReference w:id="4"/>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5"/>
            <w:commentRangeEnd w:id="5"/>
            <w:r w:rsidR="000B1FDB">
              <w:rPr>
                <w:rStyle w:val="CommentReference"/>
              </w:rPr>
              <w:commentReference w:id="5"/>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6"/>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6"/>
      <w:r w:rsidR="00E171F9">
        <w:rPr>
          <w:rStyle w:val="CommentReference"/>
        </w:rPr>
        <w:commentReference w:id="6"/>
      </w:r>
    </w:p>
    <w:p w14:paraId="7A65B61F" w14:textId="2B00AEE1" w:rsidR="00515DB2" w:rsidRDefault="004E5DB5" w:rsidP="006F32F8">
      <w:pPr>
        <w:spacing w:line="240" w:lineRule="auto"/>
        <w:rPr>
          <w:rFonts w:ascii="Times New Roman" w:hAnsi="Times New Roman" w:cs="Times New Roman"/>
          <w:sz w:val="24"/>
          <w:szCs w:val="24"/>
        </w:rPr>
      </w:pPr>
      <w:commentRangeStart w:id="7"/>
      <w:r>
        <w:rPr>
          <w:rFonts w:ascii="Times New Roman" w:hAnsi="Times New Roman" w:cs="Times New Roman"/>
          <w:b/>
          <w:bCs/>
          <w:sz w:val="24"/>
          <w:szCs w:val="24"/>
        </w:rPr>
        <w:lastRenderedPageBreak/>
        <w:t xml:space="preserve">Table 2. </w:t>
      </w:r>
      <w:commentRangeStart w:id="8"/>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8"/>
      <w:r w:rsidR="008F6970">
        <w:rPr>
          <w:rStyle w:val="CommentReference"/>
        </w:rPr>
        <w:commentReference w:id="8"/>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7"/>
      <w:r w:rsidR="00E438F8">
        <w:rPr>
          <w:rStyle w:val="CommentReference"/>
        </w:rPr>
        <w:commentReference w:id="7"/>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9"/>
            <w:r w:rsidRPr="00D9293B">
              <w:rPr>
                <w:rFonts w:ascii="Times New Roman" w:eastAsia="Times New Roman" w:hAnsi="Times New Roman" w:cs="Times New Roman"/>
                <w:color w:val="000000"/>
              </w:rPr>
              <w:t xml:space="preserve">CRN for </w:t>
            </w:r>
            <w:commentRangeEnd w:id="9"/>
            <w:r w:rsidR="00847221">
              <w:rPr>
                <w:rStyle w:val="CommentReference"/>
              </w:rPr>
              <w:commentReference w:id="9"/>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10"/>
            <w:r w:rsidRPr="00D9293B">
              <w:rPr>
                <w:rFonts w:ascii="Times New Roman" w:eastAsia="Times New Roman" w:hAnsi="Times New Roman" w:cs="Times New Roman"/>
                <w:color w:val="000000"/>
              </w:rPr>
              <w:t>nonadherence</w:t>
            </w:r>
            <w:commentRangeEnd w:id="10"/>
            <w:r w:rsidR="00021B95">
              <w:rPr>
                <w:rStyle w:val="CommentReference"/>
              </w:rPr>
              <w:commentReference w:id="10"/>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rah Van Alsten" w:date="2020-02-01T20:46:00Z" w:initials="VAS">
    <w:p w14:paraId="346E4884" w14:textId="24E012CA" w:rsidR="009D1B21" w:rsidRDefault="009D1B21">
      <w:pPr>
        <w:pStyle w:val="CommentText"/>
      </w:pPr>
      <w:r>
        <w:rPr>
          <w:rStyle w:val="CommentReference"/>
        </w:rPr>
        <w:annotationRef/>
      </w:r>
      <w:r>
        <w:t>Need to add all-cause</w:t>
      </w:r>
    </w:p>
  </w:comment>
  <w:comment w:id="2" w:author="Sarah Van Alsten" w:date="2020-02-01T20:41:00Z" w:initials="VAS">
    <w:p w14:paraId="640A57C2" w14:textId="37EB0DA4" w:rsidR="003363F2" w:rsidRDefault="003363F2">
      <w:pPr>
        <w:pStyle w:val="CommentText"/>
      </w:pPr>
      <w:r>
        <w:rPr>
          <w:rStyle w:val="CommentReference"/>
        </w:rPr>
        <w:annotationRef/>
      </w:r>
      <w:r>
        <w:t>Supplement?</w:t>
      </w:r>
    </w:p>
  </w:comment>
  <w:comment w:id="3"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4"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5"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6"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8"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7"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9" w:author="Sarah Van Alsten" w:date="2019-12-12T12:02:00Z" w:initials="VAS">
    <w:p w14:paraId="22B26E3D" w14:textId="62273717" w:rsidR="00847221" w:rsidRDefault="00847221">
      <w:pPr>
        <w:pStyle w:val="CommentText"/>
      </w:pPr>
      <w:r>
        <w:rPr>
          <w:rStyle w:val="CommentReference"/>
        </w:rPr>
        <w:annotationRef/>
      </w:r>
      <w:r>
        <w:t>Remove CRN</w:t>
      </w:r>
    </w:p>
  </w:comment>
  <w:comment w:id="10"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E4884" w15:done="0"/>
  <w15:commentEx w15:paraId="640A57C2"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E4884" w16cid:durableId="21E0623F"/>
  <w16cid:commentId w16cid:paraId="640A57C2" w16cid:durableId="21E060F0"/>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59A49" w14:textId="77777777" w:rsidR="00A040B8" w:rsidRDefault="00A040B8" w:rsidP="00857007">
      <w:pPr>
        <w:spacing w:after="0" w:line="240" w:lineRule="auto"/>
      </w:pPr>
      <w:r>
        <w:separator/>
      </w:r>
    </w:p>
  </w:endnote>
  <w:endnote w:type="continuationSeparator" w:id="0">
    <w:p w14:paraId="684DEA32" w14:textId="77777777" w:rsidR="00A040B8" w:rsidRDefault="00A040B8"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D78BE" w14:textId="77777777" w:rsidR="00A040B8" w:rsidRDefault="00A040B8" w:rsidP="00857007">
      <w:pPr>
        <w:spacing w:after="0" w:line="240" w:lineRule="auto"/>
      </w:pPr>
      <w:r>
        <w:separator/>
      </w:r>
    </w:p>
  </w:footnote>
  <w:footnote w:type="continuationSeparator" w:id="0">
    <w:p w14:paraId="64E78621" w14:textId="77777777" w:rsidR="00A040B8" w:rsidRDefault="00A040B8"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7AD"/>
    <w:rsid w:val="00003EAE"/>
    <w:rsid w:val="00004B2B"/>
    <w:rsid w:val="00004BD4"/>
    <w:rsid w:val="00005D8E"/>
    <w:rsid w:val="00005EE7"/>
    <w:rsid w:val="000079BB"/>
    <w:rsid w:val="00010C1D"/>
    <w:rsid w:val="00010ECA"/>
    <w:rsid w:val="00011336"/>
    <w:rsid w:val="0001153A"/>
    <w:rsid w:val="00013E91"/>
    <w:rsid w:val="00015170"/>
    <w:rsid w:val="0001590E"/>
    <w:rsid w:val="0002036D"/>
    <w:rsid w:val="00020461"/>
    <w:rsid w:val="00021062"/>
    <w:rsid w:val="000216B7"/>
    <w:rsid w:val="00021A21"/>
    <w:rsid w:val="00021B95"/>
    <w:rsid w:val="000221C3"/>
    <w:rsid w:val="00022F7B"/>
    <w:rsid w:val="000237FC"/>
    <w:rsid w:val="00023981"/>
    <w:rsid w:val="00023CE4"/>
    <w:rsid w:val="00024069"/>
    <w:rsid w:val="00025220"/>
    <w:rsid w:val="0002551D"/>
    <w:rsid w:val="000260B5"/>
    <w:rsid w:val="00026B4B"/>
    <w:rsid w:val="000306C9"/>
    <w:rsid w:val="00031565"/>
    <w:rsid w:val="000316AB"/>
    <w:rsid w:val="000352D7"/>
    <w:rsid w:val="00035628"/>
    <w:rsid w:val="0003790D"/>
    <w:rsid w:val="000406DA"/>
    <w:rsid w:val="0004282C"/>
    <w:rsid w:val="0004537B"/>
    <w:rsid w:val="00046768"/>
    <w:rsid w:val="00046AD7"/>
    <w:rsid w:val="00047414"/>
    <w:rsid w:val="00047D84"/>
    <w:rsid w:val="00052BA0"/>
    <w:rsid w:val="000537AA"/>
    <w:rsid w:val="0005474B"/>
    <w:rsid w:val="0005487A"/>
    <w:rsid w:val="0005534D"/>
    <w:rsid w:val="00055B69"/>
    <w:rsid w:val="00055FDE"/>
    <w:rsid w:val="000563ED"/>
    <w:rsid w:val="000605E9"/>
    <w:rsid w:val="00060640"/>
    <w:rsid w:val="00064410"/>
    <w:rsid w:val="00064485"/>
    <w:rsid w:val="00065945"/>
    <w:rsid w:val="00066B44"/>
    <w:rsid w:val="00066D48"/>
    <w:rsid w:val="00067B61"/>
    <w:rsid w:val="00067C29"/>
    <w:rsid w:val="000701EA"/>
    <w:rsid w:val="0007027B"/>
    <w:rsid w:val="00071762"/>
    <w:rsid w:val="000737B1"/>
    <w:rsid w:val="00073AF3"/>
    <w:rsid w:val="00075BD5"/>
    <w:rsid w:val="00076181"/>
    <w:rsid w:val="00076996"/>
    <w:rsid w:val="00077B1E"/>
    <w:rsid w:val="00077F1A"/>
    <w:rsid w:val="00080667"/>
    <w:rsid w:val="000822D9"/>
    <w:rsid w:val="00082507"/>
    <w:rsid w:val="000825C0"/>
    <w:rsid w:val="000846E3"/>
    <w:rsid w:val="00084C1B"/>
    <w:rsid w:val="0008518B"/>
    <w:rsid w:val="00085EC7"/>
    <w:rsid w:val="00086AB7"/>
    <w:rsid w:val="0008764E"/>
    <w:rsid w:val="00087ACC"/>
    <w:rsid w:val="00087ECB"/>
    <w:rsid w:val="00092BB8"/>
    <w:rsid w:val="00093AA7"/>
    <w:rsid w:val="000940A3"/>
    <w:rsid w:val="0009419B"/>
    <w:rsid w:val="00095275"/>
    <w:rsid w:val="0009553E"/>
    <w:rsid w:val="0009678C"/>
    <w:rsid w:val="00097AA5"/>
    <w:rsid w:val="000A0617"/>
    <w:rsid w:val="000A07E1"/>
    <w:rsid w:val="000A18FB"/>
    <w:rsid w:val="000A4710"/>
    <w:rsid w:val="000A4DFA"/>
    <w:rsid w:val="000A5BFC"/>
    <w:rsid w:val="000A7455"/>
    <w:rsid w:val="000A7F4A"/>
    <w:rsid w:val="000B009C"/>
    <w:rsid w:val="000B14E6"/>
    <w:rsid w:val="000B1FDB"/>
    <w:rsid w:val="000B240D"/>
    <w:rsid w:val="000B47E5"/>
    <w:rsid w:val="000B4A4F"/>
    <w:rsid w:val="000B5474"/>
    <w:rsid w:val="000B67CF"/>
    <w:rsid w:val="000B6FC4"/>
    <w:rsid w:val="000B79CD"/>
    <w:rsid w:val="000B7F8C"/>
    <w:rsid w:val="000C38A3"/>
    <w:rsid w:val="000C3B1D"/>
    <w:rsid w:val="000C3CDB"/>
    <w:rsid w:val="000C6150"/>
    <w:rsid w:val="000D13A3"/>
    <w:rsid w:val="000D32E8"/>
    <w:rsid w:val="000D35A4"/>
    <w:rsid w:val="000D3D75"/>
    <w:rsid w:val="000D429F"/>
    <w:rsid w:val="000D43B7"/>
    <w:rsid w:val="000D5FFA"/>
    <w:rsid w:val="000D616F"/>
    <w:rsid w:val="000D68D1"/>
    <w:rsid w:val="000D6E0D"/>
    <w:rsid w:val="000D7BBE"/>
    <w:rsid w:val="000E0B8C"/>
    <w:rsid w:val="000E0CA0"/>
    <w:rsid w:val="000E0FE2"/>
    <w:rsid w:val="000E217F"/>
    <w:rsid w:val="000E3526"/>
    <w:rsid w:val="000E3B74"/>
    <w:rsid w:val="000E4BFC"/>
    <w:rsid w:val="000E55BE"/>
    <w:rsid w:val="000E5DB7"/>
    <w:rsid w:val="000F061D"/>
    <w:rsid w:val="000F1647"/>
    <w:rsid w:val="000F2F35"/>
    <w:rsid w:val="000F31D7"/>
    <w:rsid w:val="000F3BF4"/>
    <w:rsid w:val="000F63E1"/>
    <w:rsid w:val="00101C61"/>
    <w:rsid w:val="001029DC"/>
    <w:rsid w:val="0010310E"/>
    <w:rsid w:val="001053B4"/>
    <w:rsid w:val="0010642D"/>
    <w:rsid w:val="00107395"/>
    <w:rsid w:val="00107959"/>
    <w:rsid w:val="00107B98"/>
    <w:rsid w:val="00107CA6"/>
    <w:rsid w:val="00107F5B"/>
    <w:rsid w:val="001119B7"/>
    <w:rsid w:val="0011275E"/>
    <w:rsid w:val="001128D3"/>
    <w:rsid w:val="001129A3"/>
    <w:rsid w:val="00114332"/>
    <w:rsid w:val="00114622"/>
    <w:rsid w:val="00115199"/>
    <w:rsid w:val="0011711D"/>
    <w:rsid w:val="00121F04"/>
    <w:rsid w:val="001222D0"/>
    <w:rsid w:val="0012314F"/>
    <w:rsid w:val="00123568"/>
    <w:rsid w:val="00123A1D"/>
    <w:rsid w:val="001241D8"/>
    <w:rsid w:val="00124A08"/>
    <w:rsid w:val="00125E6B"/>
    <w:rsid w:val="0012719C"/>
    <w:rsid w:val="0012730F"/>
    <w:rsid w:val="00127500"/>
    <w:rsid w:val="0012779E"/>
    <w:rsid w:val="00127942"/>
    <w:rsid w:val="001300AD"/>
    <w:rsid w:val="0013021A"/>
    <w:rsid w:val="00130C5B"/>
    <w:rsid w:val="0013149E"/>
    <w:rsid w:val="00131F4F"/>
    <w:rsid w:val="001340CD"/>
    <w:rsid w:val="00136154"/>
    <w:rsid w:val="00137043"/>
    <w:rsid w:val="00141E81"/>
    <w:rsid w:val="00142BEB"/>
    <w:rsid w:val="00144A3B"/>
    <w:rsid w:val="00144E7A"/>
    <w:rsid w:val="0014564E"/>
    <w:rsid w:val="00145C27"/>
    <w:rsid w:val="001474D5"/>
    <w:rsid w:val="00147862"/>
    <w:rsid w:val="00150D01"/>
    <w:rsid w:val="00152457"/>
    <w:rsid w:val="00152910"/>
    <w:rsid w:val="00152EF1"/>
    <w:rsid w:val="001550B5"/>
    <w:rsid w:val="001554BE"/>
    <w:rsid w:val="00156500"/>
    <w:rsid w:val="0016087E"/>
    <w:rsid w:val="00160EFA"/>
    <w:rsid w:val="00161991"/>
    <w:rsid w:val="00163726"/>
    <w:rsid w:val="001643B3"/>
    <w:rsid w:val="00164BCB"/>
    <w:rsid w:val="001660EA"/>
    <w:rsid w:val="001675CF"/>
    <w:rsid w:val="001678F8"/>
    <w:rsid w:val="001703C4"/>
    <w:rsid w:val="00170A1E"/>
    <w:rsid w:val="00171154"/>
    <w:rsid w:val="00171F2D"/>
    <w:rsid w:val="00172146"/>
    <w:rsid w:val="00173612"/>
    <w:rsid w:val="00175AEF"/>
    <w:rsid w:val="00180779"/>
    <w:rsid w:val="00181489"/>
    <w:rsid w:val="001820D5"/>
    <w:rsid w:val="00182725"/>
    <w:rsid w:val="00183D40"/>
    <w:rsid w:val="00183FB9"/>
    <w:rsid w:val="00184023"/>
    <w:rsid w:val="0018445C"/>
    <w:rsid w:val="00184D26"/>
    <w:rsid w:val="00185482"/>
    <w:rsid w:val="00186715"/>
    <w:rsid w:val="001905AA"/>
    <w:rsid w:val="001912D4"/>
    <w:rsid w:val="001913F0"/>
    <w:rsid w:val="0019175B"/>
    <w:rsid w:val="001929A2"/>
    <w:rsid w:val="001934D3"/>
    <w:rsid w:val="00194974"/>
    <w:rsid w:val="00195374"/>
    <w:rsid w:val="00196914"/>
    <w:rsid w:val="00197DF9"/>
    <w:rsid w:val="001A1999"/>
    <w:rsid w:val="001A48E3"/>
    <w:rsid w:val="001A4BA7"/>
    <w:rsid w:val="001A4EF8"/>
    <w:rsid w:val="001A5C14"/>
    <w:rsid w:val="001A5C40"/>
    <w:rsid w:val="001A6577"/>
    <w:rsid w:val="001A669E"/>
    <w:rsid w:val="001A6E5D"/>
    <w:rsid w:val="001A7793"/>
    <w:rsid w:val="001B08AE"/>
    <w:rsid w:val="001B0CE5"/>
    <w:rsid w:val="001B0DE4"/>
    <w:rsid w:val="001B115A"/>
    <w:rsid w:val="001B2E52"/>
    <w:rsid w:val="001B337C"/>
    <w:rsid w:val="001B3738"/>
    <w:rsid w:val="001B41D8"/>
    <w:rsid w:val="001B6640"/>
    <w:rsid w:val="001B6A70"/>
    <w:rsid w:val="001B6F85"/>
    <w:rsid w:val="001B77BA"/>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65DA"/>
    <w:rsid w:val="001D2845"/>
    <w:rsid w:val="001D3BF1"/>
    <w:rsid w:val="001D5C29"/>
    <w:rsid w:val="001D6775"/>
    <w:rsid w:val="001D6ABA"/>
    <w:rsid w:val="001D7102"/>
    <w:rsid w:val="001D715A"/>
    <w:rsid w:val="001E066B"/>
    <w:rsid w:val="001E1631"/>
    <w:rsid w:val="001E22C7"/>
    <w:rsid w:val="001E4A1B"/>
    <w:rsid w:val="001E5FC5"/>
    <w:rsid w:val="001E65D6"/>
    <w:rsid w:val="001E6F91"/>
    <w:rsid w:val="001E7497"/>
    <w:rsid w:val="001E7883"/>
    <w:rsid w:val="001F103F"/>
    <w:rsid w:val="001F1846"/>
    <w:rsid w:val="001F1C0D"/>
    <w:rsid w:val="001F2818"/>
    <w:rsid w:val="001F383C"/>
    <w:rsid w:val="001F3C2B"/>
    <w:rsid w:val="001F5516"/>
    <w:rsid w:val="001F5532"/>
    <w:rsid w:val="001F5BC7"/>
    <w:rsid w:val="001F5D97"/>
    <w:rsid w:val="001F6E23"/>
    <w:rsid w:val="001F7CA8"/>
    <w:rsid w:val="00200FF1"/>
    <w:rsid w:val="00201A7E"/>
    <w:rsid w:val="00202BC6"/>
    <w:rsid w:val="00203187"/>
    <w:rsid w:val="002039C5"/>
    <w:rsid w:val="00204954"/>
    <w:rsid w:val="002067A6"/>
    <w:rsid w:val="00206D06"/>
    <w:rsid w:val="002073A0"/>
    <w:rsid w:val="0021051D"/>
    <w:rsid w:val="00211E24"/>
    <w:rsid w:val="0021352A"/>
    <w:rsid w:val="00215255"/>
    <w:rsid w:val="00216035"/>
    <w:rsid w:val="002175AB"/>
    <w:rsid w:val="00217C57"/>
    <w:rsid w:val="002200E4"/>
    <w:rsid w:val="00220EB0"/>
    <w:rsid w:val="00222307"/>
    <w:rsid w:val="00222E0C"/>
    <w:rsid w:val="00223EF3"/>
    <w:rsid w:val="0022518D"/>
    <w:rsid w:val="00225FEE"/>
    <w:rsid w:val="00227D42"/>
    <w:rsid w:val="00230788"/>
    <w:rsid w:val="00231721"/>
    <w:rsid w:val="0023221D"/>
    <w:rsid w:val="002330AD"/>
    <w:rsid w:val="0023554A"/>
    <w:rsid w:val="0023596D"/>
    <w:rsid w:val="00236BEF"/>
    <w:rsid w:val="0024034C"/>
    <w:rsid w:val="002403BD"/>
    <w:rsid w:val="0024042B"/>
    <w:rsid w:val="00241E27"/>
    <w:rsid w:val="00242BB8"/>
    <w:rsid w:val="00242C37"/>
    <w:rsid w:val="00244AF9"/>
    <w:rsid w:val="00245819"/>
    <w:rsid w:val="00245D8F"/>
    <w:rsid w:val="00246F07"/>
    <w:rsid w:val="00250FBC"/>
    <w:rsid w:val="0025172D"/>
    <w:rsid w:val="00252D76"/>
    <w:rsid w:val="00254FE3"/>
    <w:rsid w:val="00256065"/>
    <w:rsid w:val="00256DF1"/>
    <w:rsid w:val="00256F1E"/>
    <w:rsid w:val="00260E3A"/>
    <w:rsid w:val="0026333D"/>
    <w:rsid w:val="00264EBB"/>
    <w:rsid w:val="00265E0C"/>
    <w:rsid w:val="0026798B"/>
    <w:rsid w:val="0027093D"/>
    <w:rsid w:val="00271C05"/>
    <w:rsid w:val="0027268E"/>
    <w:rsid w:val="0027281E"/>
    <w:rsid w:val="00272A15"/>
    <w:rsid w:val="00273017"/>
    <w:rsid w:val="00273D95"/>
    <w:rsid w:val="00275A4E"/>
    <w:rsid w:val="002765C2"/>
    <w:rsid w:val="0027660B"/>
    <w:rsid w:val="00276AB1"/>
    <w:rsid w:val="00276AF3"/>
    <w:rsid w:val="00276C8C"/>
    <w:rsid w:val="00280D61"/>
    <w:rsid w:val="00283906"/>
    <w:rsid w:val="00283F5B"/>
    <w:rsid w:val="002849B6"/>
    <w:rsid w:val="0028503F"/>
    <w:rsid w:val="00285174"/>
    <w:rsid w:val="0028563C"/>
    <w:rsid w:val="002873A3"/>
    <w:rsid w:val="00291136"/>
    <w:rsid w:val="002920D8"/>
    <w:rsid w:val="00293547"/>
    <w:rsid w:val="00293AA7"/>
    <w:rsid w:val="00295265"/>
    <w:rsid w:val="00296D2B"/>
    <w:rsid w:val="00297519"/>
    <w:rsid w:val="002975D9"/>
    <w:rsid w:val="002A1038"/>
    <w:rsid w:val="002A3093"/>
    <w:rsid w:val="002A3C10"/>
    <w:rsid w:val="002A5B1A"/>
    <w:rsid w:val="002A5D5B"/>
    <w:rsid w:val="002A5D86"/>
    <w:rsid w:val="002A6C93"/>
    <w:rsid w:val="002A73A9"/>
    <w:rsid w:val="002B25BE"/>
    <w:rsid w:val="002B3F22"/>
    <w:rsid w:val="002B4336"/>
    <w:rsid w:val="002B7DA7"/>
    <w:rsid w:val="002C0652"/>
    <w:rsid w:val="002C5257"/>
    <w:rsid w:val="002C637E"/>
    <w:rsid w:val="002C75EE"/>
    <w:rsid w:val="002C7C1A"/>
    <w:rsid w:val="002D0F39"/>
    <w:rsid w:val="002D1DC5"/>
    <w:rsid w:val="002D3A30"/>
    <w:rsid w:val="002D636D"/>
    <w:rsid w:val="002D63B6"/>
    <w:rsid w:val="002D660C"/>
    <w:rsid w:val="002D6B46"/>
    <w:rsid w:val="002D6B55"/>
    <w:rsid w:val="002D7EEF"/>
    <w:rsid w:val="002E0FAF"/>
    <w:rsid w:val="002E1747"/>
    <w:rsid w:val="002E318E"/>
    <w:rsid w:val="002E487F"/>
    <w:rsid w:val="002E57F5"/>
    <w:rsid w:val="002E586B"/>
    <w:rsid w:val="002E74FC"/>
    <w:rsid w:val="002F0011"/>
    <w:rsid w:val="002F02A4"/>
    <w:rsid w:val="002F0A86"/>
    <w:rsid w:val="002F7727"/>
    <w:rsid w:val="002F78D5"/>
    <w:rsid w:val="00300ABD"/>
    <w:rsid w:val="00300EF1"/>
    <w:rsid w:val="00301604"/>
    <w:rsid w:val="0030188F"/>
    <w:rsid w:val="0030320E"/>
    <w:rsid w:val="00305E03"/>
    <w:rsid w:val="00306A99"/>
    <w:rsid w:val="003071DC"/>
    <w:rsid w:val="00311208"/>
    <w:rsid w:val="00312D98"/>
    <w:rsid w:val="00313E6E"/>
    <w:rsid w:val="00313FAA"/>
    <w:rsid w:val="00315809"/>
    <w:rsid w:val="00316F1E"/>
    <w:rsid w:val="00317605"/>
    <w:rsid w:val="003177F2"/>
    <w:rsid w:val="00317CB2"/>
    <w:rsid w:val="003213DC"/>
    <w:rsid w:val="00321B5A"/>
    <w:rsid w:val="003222D7"/>
    <w:rsid w:val="0032367C"/>
    <w:rsid w:val="003240C0"/>
    <w:rsid w:val="00324D31"/>
    <w:rsid w:val="00324D4D"/>
    <w:rsid w:val="00327A9E"/>
    <w:rsid w:val="00327B30"/>
    <w:rsid w:val="003300CF"/>
    <w:rsid w:val="0033162F"/>
    <w:rsid w:val="0033190C"/>
    <w:rsid w:val="003333A2"/>
    <w:rsid w:val="00334CC0"/>
    <w:rsid w:val="00335300"/>
    <w:rsid w:val="003353D3"/>
    <w:rsid w:val="003363F2"/>
    <w:rsid w:val="00336FFB"/>
    <w:rsid w:val="00337460"/>
    <w:rsid w:val="00337873"/>
    <w:rsid w:val="00341F00"/>
    <w:rsid w:val="00341F6C"/>
    <w:rsid w:val="00342679"/>
    <w:rsid w:val="0034511C"/>
    <w:rsid w:val="00345264"/>
    <w:rsid w:val="00346715"/>
    <w:rsid w:val="003504FE"/>
    <w:rsid w:val="0035088A"/>
    <w:rsid w:val="00351D28"/>
    <w:rsid w:val="00353442"/>
    <w:rsid w:val="00353A7F"/>
    <w:rsid w:val="00353B5B"/>
    <w:rsid w:val="0035422C"/>
    <w:rsid w:val="00354BE6"/>
    <w:rsid w:val="00355D4E"/>
    <w:rsid w:val="00357000"/>
    <w:rsid w:val="0036052B"/>
    <w:rsid w:val="00361991"/>
    <w:rsid w:val="00361F62"/>
    <w:rsid w:val="00362CD5"/>
    <w:rsid w:val="003638AE"/>
    <w:rsid w:val="003645BB"/>
    <w:rsid w:val="00364825"/>
    <w:rsid w:val="00365A59"/>
    <w:rsid w:val="00366C5C"/>
    <w:rsid w:val="0037416E"/>
    <w:rsid w:val="00374D76"/>
    <w:rsid w:val="003774C4"/>
    <w:rsid w:val="00380267"/>
    <w:rsid w:val="00380B5C"/>
    <w:rsid w:val="0038111F"/>
    <w:rsid w:val="00383E29"/>
    <w:rsid w:val="0038523C"/>
    <w:rsid w:val="00385E9D"/>
    <w:rsid w:val="003865EF"/>
    <w:rsid w:val="00387224"/>
    <w:rsid w:val="0038789B"/>
    <w:rsid w:val="00387B95"/>
    <w:rsid w:val="00390E99"/>
    <w:rsid w:val="00390F37"/>
    <w:rsid w:val="00391291"/>
    <w:rsid w:val="00392774"/>
    <w:rsid w:val="0039394C"/>
    <w:rsid w:val="0039552A"/>
    <w:rsid w:val="00396C49"/>
    <w:rsid w:val="00397459"/>
    <w:rsid w:val="003A0792"/>
    <w:rsid w:val="003A0EA1"/>
    <w:rsid w:val="003A3239"/>
    <w:rsid w:val="003A364F"/>
    <w:rsid w:val="003A3C28"/>
    <w:rsid w:val="003A40B5"/>
    <w:rsid w:val="003A5B83"/>
    <w:rsid w:val="003A6971"/>
    <w:rsid w:val="003A7A1D"/>
    <w:rsid w:val="003A7EBD"/>
    <w:rsid w:val="003B054A"/>
    <w:rsid w:val="003B29A4"/>
    <w:rsid w:val="003B356A"/>
    <w:rsid w:val="003B42D8"/>
    <w:rsid w:val="003B71DC"/>
    <w:rsid w:val="003C1401"/>
    <w:rsid w:val="003C19C0"/>
    <w:rsid w:val="003C1CF4"/>
    <w:rsid w:val="003C3084"/>
    <w:rsid w:val="003C3644"/>
    <w:rsid w:val="003C38AA"/>
    <w:rsid w:val="003C39C3"/>
    <w:rsid w:val="003C4B8A"/>
    <w:rsid w:val="003C6482"/>
    <w:rsid w:val="003C7392"/>
    <w:rsid w:val="003C744C"/>
    <w:rsid w:val="003C79B1"/>
    <w:rsid w:val="003D0177"/>
    <w:rsid w:val="003D0F35"/>
    <w:rsid w:val="003D1064"/>
    <w:rsid w:val="003D3A16"/>
    <w:rsid w:val="003D4BEF"/>
    <w:rsid w:val="003D4EFD"/>
    <w:rsid w:val="003D6877"/>
    <w:rsid w:val="003E0A1D"/>
    <w:rsid w:val="003E5CF9"/>
    <w:rsid w:val="003E6023"/>
    <w:rsid w:val="003E7099"/>
    <w:rsid w:val="003E7278"/>
    <w:rsid w:val="003E74E0"/>
    <w:rsid w:val="003F0081"/>
    <w:rsid w:val="003F0D8F"/>
    <w:rsid w:val="003F154A"/>
    <w:rsid w:val="003F5390"/>
    <w:rsid w:val="003F563E"/>
    <w:rsid w:val="00400625"/>
    <w:rsid w:val="00400DF7"/>
    <w:rsid w:val="00401507"/>
    <w:rsid w:val="00402132"/>
    <w:rsid w:val="004036B4"/>
    <w:rsid w:val="0040465E"/>
    <w:rsid w:val="00404A66"/>
    <w:rsid w:val="00404EF6"/>
    <w:rsid w:val="004052EE"/>
    <w:rsid w:val="004063BB"/>
    <w:rsid w:val="00406A27"/>
    <w:rsid w:val="00406C7B"/>
    <w:rsid w:val="00407129"/>
    <w:rsid w:val="00407459"/>
    <w:rsid w:val="00407819"/>
    <w:rsid w:val="004078A2"/>
    <w:rsid w:val="00407FB1"/>
    <w:rsid w:val="004138E9"/>
    <w:rsid w:val="00414168"/>
    <w:rsid w:val="004143DA"/>
    <w:rsid w:val="00415238"/>
    <w:rsid w:val="00415874"/>
    <w:rsid w:val="00417B8A"/>
    <w:rsid w:val="004208E8"/>
    <w:rsid w:val="0042307E"/>
    <w:rsid w:val="00423129"/>
    <w:rsid w:val="0042326E"/>
    <w:rsid w:val="00424B39"/>
    <w:rsid w:val="0042705A"/>
    <w:rsid w:val="004309AE"/>
    <w:rsid w:val="00430A6A"/>
    <w:rsid w:val="004326AA"/>
    <w:rsid w:val="00432F76"/>
    <w:rsid w:val="0043636A"/>
    <w:rsid w:val="0043659B"/>
    <w:rsid w:val="004419ED"/>
    <w:rsid w:val="00442F00"/>
    <w:rsid w:val="0044496B"/>
    <w:rsid w:val="0044508E"/>
    <w:rsid w:val="0044525E"/>
    <w:rsid w:val="004455BA"/>
    <w:rsid w:val="00446632"/>
    <w:rsid w:val="00451315"/>
    <w:rsid w:val="00452DAF"/>
    <w:rsid w:val="00453446"/>
    <w:rsid w:val="00453456"/>
    <w:rsid w:val="00453889"/>
    <w:rsid w:val="0045619F"/>
    <w:rsid w:val="004615FC"/>
    <w:rsid w:val="00462B51"/>
    <w:rsid w:val="00462F5E"/>
    <w:rsid w:val="00462FFF"/>
    <w:rsid w:val="004635F2"/>
    <w:rsid w:val="0046424C"/>
    <w:rsid w:val="0046612C"/>
    <w:rsid w:val="00466B52"/>
    <w:rsid w:val="00466D52"/>
    <w:rsid w:val="0046707F"/>
    <w:rsid w:val="00470253"/>
    <w:rsid w:val="00470BD1"/>
    <w:rsid w:val="00471CB8"/>
    <w:rsid w:val="00471E27"/>
    <w:rsid w:val="004724E2"/>
    <w:rsid w:val="00472D3E"/>
    <w:rsid w:val="00472EAD"/>
    <w:rsid w:val="0047416D"/>
    <w:rsid w:val="004746C7"/>
    <w:rsid w:val="00475312"/>
    <w:rsid w:val="00475B5C"/>
    <w:rsid w:val="0047735D"/>
    <w:rsid w:val="004806F3"/>
    <w:rsid w:val="00481873"/>
    <w:rsid w:val="00481BEC"/>
    <w:rsid w:val="00481FE4"/>
    <w:rsid w:val="00484091"/>
    <w:rsid w:val="0048630F"/>
    <w:rsid w:val="0048759A"/>
    <w:rsid w:val="00487AE1"/>
    <w:rsid w:val="00487D29"/>
    <w:rsid w:val="004938E5"/>
    <w:rsid w:val="00493CAF"/>
    <w:rsid w:val="00493CDA"/>
    <w:rsid w:val="00494FB2"/>
    <w:rsid w:val="00495E46"/>
    <w:rsid w:val="004A0D1F"/>
    <w:rsid w:val="004A30D3"/>
    <w:rsid w:val="004A5C5F"/>
    <w:rsid w:val="004A62F5"/>
    <w:rsid w:val="004A7CFA"/>
    <w:rsid w:val="004B003D"/>
    <w:rsid w:val="004B06BB"/>
    <w:rsid w:val="004B0748"/>
    <w:rsid w:val="004B1142"/>
    <w:rsid w:val="004B15BF"/>
    <w:rsid w:val="004B16E3"/>
    <w:rsid w:val="004B21C2"/>
    <w:rsid w:val="004B26F4"/>
    <w:rsid w:val="004B31EB"/>
    <w:rsid w:val="004B3CE2"/>
    <w:rsid w:val="004B57B0"/>
    <w:rsid w:val="004B5C72"/>
    <w:rsid w:val="004B6249"/>
    <w:rsid w:val="004B636B"/>
    <w:rsid w:val="004B696B"/>
    <w:rsid w:val="004B6ECB"/>
    <w:rsid w:val="004B7482"/>
    <w:rsid w:val="004B7666"/>
    <w:rsid w:val="004C03F5"/>
    <w:rsid w:val="004C1948"/>
    <w:rsid w:val="004C1C80"/>
    <w:rsid w:val="004C26FB"/>
    <w:rsid w:val="004C29BF"/>
    <w:rsid w:val="004C410E"/>
    <w:rsid w:val="004C5E79"/>
    <w:rsid w:val="004C6DD9"/>
    <w:rsid w:val="004C7468"/>
    <w:rsid w:val="004C797B"/>
    <w:rsid w:val="004C7C89"/>
    <w:rsid w:val="004C7EC3"/>
    <w:rsid w:val="004D128A"/>
    <w:rsid w:val="004D39A8"/>
    <w:rsid w:val="004D4878"/>
    <w:rsid w:val="004D7B53"/>
    <w:rsid w:val="004D7F91"/>
    <w:rsid w:val="004D7FAE"/>
    <w:rsid w:val="004E081E"/>
    <w:rsid w:val="004E2663"/>
    <w:rsid w:val="004E2E07"/>
    <w:rsid w:val="004E5B46"/>
    <w:rsid w:val="004E5DB5"/>
    <w:rsid w:val="004E64C5"/>
    <w:rsid w:val="004E688D"/>
    <w:rsid w:val="004E739A"/>
    <w:rsid w:val="004E7553"/>
    <w:rsid w:val="004F07DE"/>
    <w:rsid w:val="004F2547"/>
    <w:rsid w:val="004F2DE0"/>
    <w:rsid w:val="004F31CA"/>
    <w:rsid w:val="004F4F33"/>
    <w:rsid w:val="00500162"/>
    <w:rsid w:val="0050096F"/>
    <w:rsid w:val="00502F2E"/>
    <w:rsid w:val="005034C6"/>
    <w:rsid w:val="00507023"/>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1B6A"/>
    <w:rsid w:val="005242C1"/>
    <w:rsid w:val="005257D6"/>
    <w:rsid w:val="00531D01"/>
    <w:rsid w:val="00534EDD"/>
    <w:rsid w:val="00534F84"/>
    <w:rsid w:val="00535AAE"/>
    <w:rsid w:val="00536556"/>
    <w:rsid w:val="005365EE"/>
    <w:rsid w:val="005367B1"/>
    <w:rsid w:val="005368BE"/>
    <w:rsid w:val="00536E9B"/>
    <w:rsid w:val="00537C69"/>
    <w:rsid w:val="00540B2B"/>
    <w:rsid w:val="00540E7F"/>
    <w:rsid w:val="00541300"/>
    <w:rsid w:val="00541925"/>
    <w:rsid w:val="00542552"/>
    <w:rsid w:val="00542797"/>
    <w:rsid w:val="0054390E"/>
    <w:rsid w:val="00543AF2"/>
    <w:rsid w:val="005445AD"/>
    <w:rsid w:val="0054473D"/>
    <w:rsid w:val="00546160"/>
    <w:rsid w:val="0054752E"/>
    <w:rsid w:val="00547FB4"/>
    <w:rsid w:val="0055043A"/>
    <w:rsid w:val="00550ECD"/>
    <w:rsid w:val="00551206"/>
    <w:rsid w:val="00554529"/>
    <w:rsid w:val="0055514E"/>
    <w:rsid w:val="0055556C"/>
    <w:rsid w:val="00556343"/>
    <w:rsid w:val="00556762"/>
    <w:rsid w:val="00556D32"/>
    <w:rsid w:val="005571DF"/>
    <w:rsid w:val="00557781"/>
    <w:rsid w:val="005577FB"/>
    <w:rsid w:val="00563A76"/>
    <w:rsid w:val="00563B35"/>
    <w:rsid w:val="005640E7"/>
    <w:rsid w:val="005641D1"/>
    <w:rsid w:val="005647B0"/>
    <w:rsid w:val="00564B4F"/>
    <w:rsid w:val="00565ABA"/>
    <w:rsid w:val="00567BE5"/>
    <w:rsid w:val="00567D42"/>
    <w:rsid w:val="00570354"/>
    <w:rsid w:val="00570ACE"/>
    <w:rsid w:val="005714FB"/>
    <w:rsid w:val="00572180"/>
    <w:rsid w:val="00572210"/>
    <w:rsid w:val="005722DC"/>
    <w:rsid w:val="00573763"/>
    <w:rsid w:val="00573F9A"/>
    <w:rsid w:val="005745B9"/>
    <w:rsid w:val="0057583C"/>
    <w:rsid w:val="00577DE7"/>
    <w:rsid w:val="005805D7"/>
    <w:rsid w:val="00581E99"/>
    <w:rsid w:val="00581F61"/>
    <w:rsid w:val="005830CB"/>
    <w:rsid w:val="00583995"/>
    <w:rsid w:val="00583FC1"/>
    <w:rsid w:val="00585B8A"/>
    <w:rsid w:val="00585F1E"/>
    <w:rsid w:val="00586009"/>
    <w:rsid w:val="00590173"/>
    <w:rsid w:val="00590B7A"/>
    <w:rsid w:val="00590E6D"/>
    <w:rsid w:val="00590F2F"/>
    <w:rsid w:val="005913A1"/>
    <w:rsid w:val="00591BD7"/>
    <w:rsid w:val="00591FC9"/>
    <w:rsid w:val="005934D0"/>
    <w:rsid w:val="00596747"/>
    <w:rsid w:val="00596E5B"/>
    <w:rsid w:val="0059748D"/>
    <w:rsid w:val="005A1809"/>
    <w:rsid w:val="005A20B0"/>
    <w:rsid w:val="005A26BA"/>
    <w:rsid w:val="005A292D"/>
    <w:rsid w:val="005A4ACF"/>
    <w:rsid w:val="005A5FB8"/>
    <w:rsid w:val="005A62F5"/>
    <w:rsid w:val="005A6CAD"/>
    <w:rsid w:val="005A71C9"/>
    <w:rsid w:val="005A7779"/>
    <w:rsid w:val="005A7F58"/>
    <w:rsid w:val="005B0972"/>
    <w:rsid w:val="005B0E84"/>
    <w:rsid w:val="005B1414"/>
    <w:rsid w:val="005B1F8A"/>
    <w:rsid w:val="005B309D"/>
    <w:rsid w:val="005B3A5D"/>
    <w:rsid w:val="005B3E96"/>
    <w:rsid w:val="005B500D"/>
    <w:rsid w:val="005B731D"/>
    <w:rsid w:val="005B7D1B"/>
    <w:rsid w:val="005C10A6"/>
    <w:rsid w:val="005C32A9"/>
    <w:rsid w:val="005C4AA0"/>
    <w:rsid w:val="005C6338"/>
    <w:rsid w:val="005C6428"/>
    <w:rsid w:val="005C7B55"/>
    <w:rsid w:val="005D1021"/>
    <w:rsid w:val="005D2B4D"/>
    <w:rsid w:val="005D6E56"/>
    <w:rsid w:val="005D7A9E"/>
    <w:rsid w:val="005E06DB"/>
    <w:rsid w:val="005E16C8"/>
    <w:rsid w:val="005E1EBC"/>
    <w:rsid w:val="005E1FED"/>
    <w:rsid w:val="005E22A6"/>
    <w:rsid w:val="005E418E"/>
    <w:rsid w:val="005E4656"/>
    <w:rsid w:val="005E4B11"/>
    <w:rsid w:val="005E4F0A"/>
    <w:rsid w:val="005E6823"/>
    <w:rsid w:val="005E70C7"/>
    <w:rsid w:val="005F0BCD"/>
    <w:rsid w:val="005F0BE8"/>
    <w:rsid w:val="005F13F2"/>
    <w:rsid w:val="005F36FE"/>
    <w:rsid w:val="005F4872"/>
    <w:rsid w:val="005F5545"/>
    <w:rsid w:val="005F570C"/>
    <w:rsid w:val="005F77FB"/>
    <w:rsid w:val="005F7B7E"/>
    <w:rsid w:val="005F7EA1"/>
    <w:rsid w:val="00600A4B"/>
    <w:rsid w:val="00601918"/>
    <w:rsid w:val="00603DD2"/>
    <w:rsid w:val="006043FC"/>
    <w:rsid w:val="00604E84"/>
    <w:rsid w:val="006052A8"/>
    <w:rsid w:val="0060573E"/>
    <w:rsid w:val="00606774"/>
    <w:rsid w:val="00607903"/>
    <w:rsid w:val="0061115D"/>
    <w:rsid w:val="00611450"/>
    <w:rsid w:val="006120FA"/>
    <w:rsid w:val="0061421C"/>
    <w:rsid w:val="00614488"/>
    <w:rsid w:val="006169C8"/>
    <w:rsid w:val="00617BC6"/>
    <w:rsid w:val="00617D0C"/>
    <w:rsid w:val="00620C3F"/>
    <w:rsid w:val="006224FB"/>
    <w:rsid w:val="00624DD0"/>
    <w:rsid w:val="00626C02"/>
    <w:rsid w:val="00627012"/>
    <w:rsid w:val="00627978"/>
    <w:rsid w:val="006302A8"/>
    <w:rsid w:val="00630345"/>
    <w:rsid w:val="00630DAE"/>
    <w:rsid w:val="0063173D"/>
    <w:rsid w:val="0063207B"/>
    <w:rsid w:val="00632496"/>
    <w:rsid w:val="00632912"/>
    <w:rsid w:val="00634925"/>
    <w:rsid w:val="00635080"/>
    <w:rsid w:val="006366AB"/>
    <w:rsid w:val="0063683C"/>
    <w:rsid w:val="00640355"/>
    <w:rsid w:val="00642208"/>
    <w:rsid w:val="006423B5"/>
    <w:rsid w:val="0064381A"/>
    <w:rsid w:val="00643958"/>
    <w:rsid w:val="00643C41"/>
    <w:rsid w:val="00644350"/>
    <w:rsid w:val="006455CC"/>
    <w:rsid w:val="006465F2"/>
    <w:rsid w:val="00646C29"/>
    <w:rsid w:val="006474B0"/>
    <w:rsid w:val="00647A82"/>
    <w:rsid w:val="00652BFD"/>
    <w:rsid w:val="00653049"/>
    <w:rsid w:val="0065471C"/>
    <w:rsid w:val="00654BBF"/>
    <w:rsid w:val="00654E50"/>
    <w:rsid w:val="006550F9"/>
    <w:rsid w:val="00656A02"/>
    <w:rsid w:val="00656ACF"/>
    <w:rsid w:val="00657FDF"/>
    <w:rsid w:val="00660AF6"/>
    <w:rsid w:val="0066118E"/>
    <w:rsid w:val="00661B34"/>
    <w:rsid w:val="00661E28"/>
    <w:rsid w:val="00661E33"/>
    <w:rsid w:val="00663291"/>
    <w:rsid w:val="006643FD"/>
    <w:rsid w:val="00664452"/>
    <w:rsid w:val="00666177"/>
    <w:rsid w:val="00666436"/>
    <w:rsid w:val="00666E59"/>
    <w:rsid w:val="00667FC2"/>
    <w:rsid w:val="00670124"/>
    <w:rsid w:val="00671D2E"/>
    <w:rsid w:val="00672ED2"/>
    <w:rsid w:val="00672FC2"/>
    <w:rsid w:val="00673D02"/>
    <w:rsid w:val="00674485"/>
    <w:rsid w:val="00674FF7"/>
    <w:rsid w:val="0067534E"/>
    <w:rsid w:val="006756A4"/>
    <w:rsid w:val="00675DE8"/>
    <w:rsid w:val="00677981"/>
    <w:rsid w:val="00677A38"/>
    <w:rsid w:val="00680083"/>
    <w:rsid w:val="00680602"/>
    <w:rsid w:val="00680748"/>
    <w:rsid w:val="006807FC"/>
    <w:rsid w:val="00680A9E"/>
    <w:rsid w:val="00681084"/>
    <w:rsid w:val="00682F28"/>
    <w:rsid w:val="00683B22"/>
    <w:rsid w:val="00683DA3"/>
    <w:rsid w:val="00684614"/>
    <w:rsid w:val="006847EB"/>
    <w:rsid w:val="00686480"/>
    <w:rsid w:val="00686CCB"/>
    <w:rsid w:val="00687276"/>
    <w:rsid w:val="006915D2"/>
    <w:rsid w:val="00691C22"/>
    <w:rsid w:val="00692954"/>
    <w:rsid w:val="006938CF"/>
    <w:rsid w:val="00693B4D"/>
    <w:rsid w:val="00693C07"/>
    <w:rsid w:val="00694992"/>
    <w:rsid w:val="00694D8E"/>
    <w:rsid w:val="006952CF"/>
    <w:rsid w:val="00695B1B"/>
    <w:rsid w:val="00695CA1"/>
    <w:rsid w:val="006972FC"/>
    <w:rsid w:val="006A1309"/>
    <w:rsid w:val="006A2524"/>
    <w:rsid w:val="006A6988"/>
    <w:rsid w:val="006A69FD"/>
    <w:rsid w:val="006A77ED"/>
    <w:rsid w:val="006B0B7C"/>
    <w:rsid w:val="006B0ECC"/>
    <w:rsid w:val="006B2757"/>
    <w:rsid w:val="006B30D4"/>
    <w:rsid w:val="006B33E4"/>
    <w:rsid w:val="006B4B88"/>
    <w:rsid w:val="006B5CEB"/>
    <w:rsid w:val="006B5D15"/>
    <w:rsid w:val="006B6189"/>
    <w:rsid w:val="006B65A0"/>
    <w:rsid w:val="006C23A3"/>
    <w:rsid w:val="006C3831"/>
    <w:rsid w:val="006C46BD"/>
    <w:rsid w:val="006C47A2"/>
    <w:rsid w:val="006C484F"/>
    <w:rsid w:val="006D08BB"/>
    <w:rsid w:val="006D1536"/>
    <w:rsid w:val="006D252E"/>
    <w:rsid w:val="006D271C"/>
    <w:rsid w:val="006D379B"/>
    <w:rsid w:val="006D64C9"/>
    <w:rsid w:val="006D6599"/>
    <w:rsid w:val="006D7B67"/>
    <w:rsid w:val="006E0350"/>
    <w:rsid w:val="006E09B7"/>
    <w:rsid w:val="006E0AC1"/>
    <w:rsid w:val="006E15C6"/>
    <w:rsid w:val="006E263D"/>
    <w:rsid w:val="006E290A"/>
    <w:rsid w:val="006E4915"/>
    <w:rsid w:val="006E54B2"/>
    <w:rsid w:val="006E6005"/>
    <w:rsid w:val="006E6517"/>
    <w:rsid w:val="006E6A41"/>
    <w:rsid w:val="006E7264"/>
    <w:rsid w:val="006F0E31"/>
    <w:rsid w:val="006F1518"/>
    <w:rsid w:val="006F23B3"/>
    <w:rsid w:val="006F258C"/>
    <w:rsid w:val="006F32D4"/>
    <w:rsid w:val="006F32F8"/>
    <w:rsid w:val="006F42F1"/>
    <w:rsid w:val="006F463C"/>
    <w:rsid w:val="006F4AA0"/>
    <w:rsid w:val="006F52F5"/>
    <w:rsid w:val="006F61F4"/>
    <w:rsid w:val="006F71BB"/>
    <w:rsid w:val="006F7E30"/>
    <w:rsid w:val="007025C3"/>
    <w:rsid w:val="00703288"/>
    <w:rsid w:val="00703BF6"/>
    <w:rsid w:val="00703C5E"/>
    <w:rsid w:val="00703E0E"/>
    <w:rsid w:val="007047DF"/>
    <w:rsid w:val="00705940"/>
    <w:rsid w:val="007065B8"/>
    <w:rsid w:val="00706E33"/>
    <w:rsid w:val="00710748"/>
    <w:rsid w:val="00712896"/>
    <w:rsid w:val="00712E7F"/>
    <w:rsid w:val="007137F4"/>
    <w:rsid w:val="007138A1"/>
    <w:rsid w:val="00713DF8"/>
    <w:rsid w:val="00714248"/>
    <w:rsid w:val="00715B36"/>
    <w:rsid w:val="00715C59"/>
    <w:rsid w:val="00715CC9"/>
    <w:rsid w:val="00716FC0"/>
    <w:rsid w:val="0072000C"/>
    <w:rsid w:val="00720D72"/>
    <w:rsid w:val="00721ED6"/>
    <w:rsid w:val="00722429"/>
    <w:rsid w:val="00723C4A"/>
    <w:rsid w:val="00724C8A"/>
    <w:rsid w:val="00726CF1"/>
    <w:rsid w:val="00726EBF"/>
    <w:rsid w:val="00730163"/>
    <w:rsid w:val="00730B04"/>
    <w:rsid w:val="00731327"/>
    <w:rsid w:val="007316F6"/>
    <w:rsid w:val="0073203D"/>
    <w:rsid w:val="007321EB"/>
    <w:rsid w:val="00733130"/>
    <w:rsid w:val="00735877"/>
    <w:rsid w:val="007358E4"/>
    <w:rsid w:val="00740A4A"/>
    <w:rsid w:val="0074272D"/>
    <w:rsid w:val="00742B35"/>
    <w:rsid w:val="00743065"/>
    <w:rsid w:val="00744222"/>
    <w:rsid w:val="00744226"/>
    <w:rsid w:val="00744C0D"/>
    <w:rsid w:val="00744E1B"/>
    <w:rsid w:val="00745BA5"/>
    <w:rsid w:val="0075296C"/>
    <w:rsid w:val="007566C7"/>
    <w:rsid w:val="00756C13"/>
    <w:rsid w:val="0076014C"/>
    <w:rsid w:val="00760456"/>
    <w:rsid w:val="007609C6"/>
    <w:rsid w:val="007615CD"/>
    <w:rsid w:val="0076163B"/>
    <w:rsid w:val="0076197E"/>
    <w:rsid w:val="0076212F"/>
    <w:rsid w:val="007622DF"/>
    <w:rsid w:val="00763566"/>
    <w:rsid w:val="00765AD9"/>
    <w:rsid w:val="00767698"/>
    <w:rsid w:val="00767756"/>
    <w:rsid w:val="007677D9"/>
    <w:rsid w:val="00771BF8"/>
    <w:rsid w:val="00773509"/>
    <w:rsid w:val="00774568"/>
    <w:rsid w:val="00775284"/>
    <w:rsid w:val="007762A2"/>
    <w:rsid w:val="007764C5"/>
    <w:rsid w:val="00781511"/>
    <w:rsid w:val="00781898"/>
    <w:rsid w:val="0078461C"/>
    <w:rsid w:val="00786F0B"/>
    <w:rsid w:val="0078736A"/>
    <w:rsid w:val="00787C16"/>
    <w:rsid w:val="0079132F"/>
    <w:rsid w:val="00791791"/>
    <w:rsid w:val="00791F4B"/>
    <w:rsid w:val="007921E0"/>
    <w:rsid w:val="007933C1"/>
    <w:rsid w:val="00793F22"/>
    <w:rsid w:val="007949E0"/>
    <w:rsid w:val="00794D3A"/>
    <w:rsid w:val="0079564B"/>
    <w:rsid w:val="00795B1C"/>
    <w:rsid w:val="007966AF"/>
    <w:rsid w:val="007977DD"/>
    <w:rsid w:val="007A0C7E"/>
    <w:rsid w:val="007A12D0"/>
    <w:rsid w:val="007A16DD"/>
    <w:rsid w:val="007A27F2"/>
    <w:rsid w:val="007A3F01"/>
    <w:rsid w:val="007A4997"/>
    <w:rsid w:val="007A59A7"/>
    <w:rsid w:val="007A637B"/>
    <w:rsid w:val="007A73D0"/>
    <w:rsid w:val="007B06EB"/>
    <w:rsid w:val="007B09A7"/>
    <w:rsid w:val="007B165F"/>
    <w:rsid w:val="007B40AA"/>
    <w:rsid w:val="007B4CB7"/>
    <w:rsid w:val="007B5C8E"/>
    <w:rsid w:val="007B6012"/>
    <w:rsid w:val="007B675C"/>
    <w:rsid w:val="007B7041"/>
    <w:rsid w:val="007B7A74"/>
    <w:rsid w:val="007B7E05"/>
    <w:rsid w:val="007C0428"/>
    <w:rsid w:val="007C0796"/>
    <w:rsid w:val="007C166D"/>
    <w:rsid w:val="007C2752"/>
    <w:rsid w:val="007C2E4C"/>
    <w:rsid w:val="007C4243"/>
    <w:rsid w:val="007C4BF9"/>
    <w:rsid w:val="007C5DAA"/>
    <w:rsid w:val="007C62CE"/>
    <w:rsid w:val="007C7BBC"/>
    <w:rsid w:val="007D1734"/>
    <w:rsid w:val="007D2846"/>
    <w:rsid w:val="007D3B5D"/>
    <w:rsid w:val="007D3FAD"/>
    <w:rsid w:val="007D4001"/>
    <w:rsid w:val="007D46D1"/>
    <w:rsid w:val="007D5782"/>
    <w:rsid w:val="007D57A2"/>
    <w:rsid w:val="007D64B9"/>
    <w:rsid w:val="007E021B"/>
    <w:rsid w:val="007E059A"/>
    <w:rsid w:val="007E1AF8"/>
    <w:rsid w:val="007E2E50"/>
    <w:rsid w:val="007E3BD3"/>
    <w:rsid w:val="007E4FB2"/>
    <w:rsid w:val="007E5956"/>
    <w:rsid w:val="007E6D19"/>
    <w:rsid w:val="007E7144"/>
    <w:rsid w:val="007E745A"/>
    <w:rsid w:val="007F07F4"/>
    <w:rsid w:val="007F0B19"/>
    <w:rsid w:val="007F0E5F"/>
    <w:rsid w:val="007F1CA7"/>
    <w:rsid w:val="007F275B"/>
    <w:rsid w:val="007F297B"/>
    <w:rsid w:val="007F401F"/>
    <w:rsid w:val="007F499A"/>
    <w:rsid w:val="007F706D"/>
    <w:rsid w:val="008029FE"/>
    <w:rsid w:val="00802EAC"/>
    <w:rsid w:val="0080482E"/>
    <w:rsid w:val="00804F68"/>
    <w:rsid w:val="008058FF"/>
    <w:rsid w:val="00806C3E"/>
    <w:rsid w:val="00806CF0"/>
    <w:rsid w:val="008079E4"/>
    <w:rsid w:val="00810C42"/>
    <w:rsid w:val="008125F7"/>
    <w:rsid w:val="00812F68"/>
    <w:rsid w:val="00813827"/>
    <w:rsid w:val="00813B8E"/>
    <w:rsid w:val="00813EAC"/>
    <w:rsid w:val="0081430C"/>
    <w:rsid w:val="00815652"/>
    <w:rsid w:val="00816AC3"/>
    <w:rsid w:val="00817485"/>
    <w:rsid w:val="00817EF0"/>
    <w:rsid w:val="00820006"/>
    <w:rsid w:val="00821829"/>
    <w:rsid w:val="00821D4F"/>
    <w:rsid w:val="0082410B"/>
    <w:rsid w:val="008241C2"/>
    <w:rsid w:val="0082456F"/>
    <w:rsid w:val="00824A57"/>
    <w:rsid w:val="00825CD6"/>
    <w:rsid w:val="008262F1"/>
    <w:rsid w:val="0082767B"/>
    <w:rsid w:val="008278D0"/>
    <w:rsid w:val="0083089E"/>
    <w:rsid w:val="00831417"/>
    <w:rsid w:val="00834330"/>
    <w:rsid w:val="00834AF6"/>
    <w:rsid w:val="00835090"/>
    <w:rsid w:val="00835321"/>
    <w:rsid w:val="00835AE4"/>
    <w:rsid w:val="0083659E"/>
    <w:rsid w:val="00836BC2"/>
    <w:rsid w:val="008373A7"/>
    <w:rsid w:val="00837E79"/>
    <w:rsid w:val="00840477"/>
    <w:rsid w:val="00840A03"/>
    <w:rsid w:val="008418A0"/>
    <w:rsid w:val="0084197D"/>
    <w:rsid w:val="008424DE"/>
    <w:rsid w:val="00844251"/>
    <w:rsid w:val="00844755"/>
    <w:rsid w:val="0084493B"/>
    <w:rsid w:val="008464FD"/>
    <w:rsid w:val="00846A6F"/>
    <w:rsid w:val="00847221"/>
    <w:rsid w:val="00850296"/>
    <w:rsid w:val="008514CF"/>
    <w:rsid w:val="00851660"/>
    <w:rsid w:val="00851971"/>
    <w:rsid w:val="008525D2"/>
    <w:rsid w:val="00853008"/>
    <w:rsid w:val="0085323F"/>
    <w:rsid w:val="00854A14"/>
    <w:rsid w:val="008568BC"/>
    <w:rsid w:val="00856FA3"/>
    <w:rsid w:val="00857007"/>
    <w:rsid w:val="008610D5"/>
    <w:rsid w:val="00862671"/>
    <w:rsid w:val="008629F2"/>
    <w:rsid w:val="00862AFA"/>
    <w:rsid w:val="00865160"/>
    <w:rsid w:val="0086526C"/>
    <w:rsid w:val="0086616C"/>
    <w:rsid w:val="0086620F"/>
    <w:rsid w:val="00867368"/>
    <w:rsid w:val="008710F1"/>
    <w:rsid w:val="008729EF"/>
    <w:rsid w:val="008731F4"/>
    <w:rsid w:val="00874768"/>
    <w:rsid w:val="00875BE7"/>
    <w:rsid w:val="00875F8E"/>
    <w:rsid w:val="008774A8"/>
    <w:rsid w:val="00881172"/>
    <w:rsid w:val="00881DD3"/>
    <w:rsid w:val="0088512E"/>
    <w:rsid w:val="008866F5"/>
    <w:rsid w:val="00887567"/>
    <w:rsid w:val="0088778D"/>
    <w:rsid w:val="00887E6D"/>
    <w:rsid w:val="008927E5"/>
    <w:rsid w:val="00893C88"/>
    <w:rsid w:val="0089411C"/>
    <w:rsid w:val="00895542"/>
    <w:rsid w:val="00895615"/>
    <w:rsid w:val="008963E8"/>
    <w:rsid w:val="00897148"/>
    <w:rsid w:val="008A0078"/>
    <w:rsid w:val="008A1790"/>
    <w:rsid w:val="008A1929"/>
    <w:rsid w:val="008A3C5D"/>
    <w:rsid w:val="008A4179"/>
    <w:rsid w:val="008A43E4"/>
    <w:rsid w:val="008A5AC8"/>
    <w:rsid w:val="008A68A9"/>
    <w:rsid w:val="008A6BDC"/>
    <w:rsid w:val="008A6E06"/>
    <w:rsid w:val="008A781A"/>
    <w:rsid w:val="008B05A7"/>
    <w:rsid w:val="008B077B"/>
    <w:rsid w:val="008B11A3"/>
    <w:rsid w:val="008B2F2D"/>
    <w:rsid w:val="008B40CA"/>
    <w:rsid w:val="008B5279"/>
    <w:rsid w:val="008B666D"/>
    <w:rsid w:val="008B7593"/>
    <w:rsid w:val="008C0447"/>
    <w:rsid w:val="008C0795"/>
    <w:rsid w:val="008C0CF8"/>
    <w:rsid w:val="008C1734"/>
    <w:rsid w:val="008C2E93"/>
    <w:rsid w:val="008C3809"/>
    <w:rsid w:val="008C38F2"/>
    <w:rsid w:val="008C41A2"/>
    <w:rsid w:val="008C4E9A"/>
    <w:rsid w:val="008C65AE"/>
    <w:rsid w:val="008D21B9"/>
    <w:rsid w:val="008D4078"/>
    <w:rsid w:val="008D4328"/>
    <w:rsid w:val="008D4A3B"/>
    <w:rsid w:val="008E047B"/>
    <w:rsid w:val="008E0801"/>
    <w:rsid w:val="008E08A2"/>
    <w:rsid w:val="008E1A82"/>
    <w:rsid w:val="008E1DA8"/>
    <w:rsid w:val="008E2D4C"/>
    <w:rsid w:val="008E5509"/>
    <w:rsid w:val="008E592C"/>
    <w:rsid w:val="008E5B5D"/>
    <w:rsid w:val="008E66F8"/>
    <w:rsid w:val="008E76CB"/>
    <w:rsid w:val="008F00C9"/>
    <w:rsid w:val="008F1BC8"/>
    <w:rsid w:val="008F2391"/>
    <w:rsid w:val="008F2B5E"/>
    <w:rsid w:val="008F382F"/>
    <w:rsid w:val="008F5B93"/>
    <w:rsid w:val="008F61F6"/>
    <w:rsid w:val="008F6886"/>
    <w:rsid w:val="008F6970"/>
    <w:rsid w:val="008F6BA5"/>
    <w:rsid w:val="009001F3"/>
    <w:rsid w:val="00900789"/>
    <w:rsid w:val="009014FF"/>
    <w:rsid w:val="00901EF3"/>
    <w:rsid w:val="00903549"/>
    <w:rsid w:val="009061C2"/>
    <w:rsid w:val="00906FC5"/>
    <w:rsid w:val="00907D34"/>
    <w:rsid w:val="0091136F"/>
    <w:rsid w:val="00911ACA"/>
    <w:rsid w:val="0091200F"/>
    <w:rsid w:val="00912D2D"/>
    <w:rsid w:val="00913C15"/>
    <w:rsid w:val="00914073"/>
    <w:rsid w:val="009140A4"/>
    <w:rsid w:val="0091557D"/>
    <w:rsid w:val="009159B1"/>
    <w:rsid w:val="00915DD4"/>
    <w:rsid w:val="00917563"/>
    <w:rsid w:val="009176AA"/>
    <w:rsid w:val="00917A4D"/>
    <w:rsid w:val="00917D1B"/>
    <w:rsid w:val="00920C1F"/>
    <w:rsid w:val="00921689"/>
    <w:rsid w:val="00921E04"/>
    <w:rsid w:val="0092202D"/>
    <w:rsid w:val="00923005"/>
    <w:rsid w:val="00923336"/>
    <w:rsid w:val="00923858"/>
    <w:rsid w:val="009241BE"/>
    <w:rsid w:val="00924B24"/>
    <w:rsid w:val="009253E7"/>
    <w:rsid w:val="00925676"/>
    <w:rsid w:val="00925816"/>
    <w:rsid w:val="00926100"/>
    <w:rsid w:val="00927455"/>
    <w:rsid w:val="00927456"/>
    <w:rsid w:val="00927E80"/>
    <w:rsid w:val="0093067D"/>
    <w:rsid w:val="00931948"/>
    <w:rsid w:val="00931B1D"/>
    <w:rsid w:val="00931F1E"/>
    <w:rsid w:val="0093230F"/>
    <w:rsid w:val="00932B45"/>
    <w:rsid w:val="0093300E"/>
    <w:rsid w:val="00933832"/>
    <w:rsid w:val="00934A7B"/>
    <w:rsid w:val="00935047"/>
    <w:rsid w:val="00935AF6"/>
    <w:rsid w:val="00935E9B"/>
    <w:rsid w:val="00935EF6"/>
    <w:rsid w:val="009364E6"/>
    <w:rsid w:val="00937B5E"/>
    <w:rsid w:val="009403ED"/>
    <w:rsid w:val="00940D56"/>
    <w:rsid w:val="0094103B"/>
    <w:rsid w:val="009412F4"/>
    <w:rsid w:val="00941B80"/>
    <w:rsid w:val="00942309"/>
    <w:rsid w:val="00944B5B"/>
    <w:rsid w:val="00944CE4"/>
    <w:rsid w:val="009452BF"/>
    <w:rsid w:val="0094557A"/>
    <w:rsid w:val="009464DC"/>
    <w:rsid w:val="00947354"/>
    <w:rsid w:val="00950306"/>
    <w:rsid w:val="00951B1D"/>
    <w:rsid w:val="00951BC8"/>
    <w:rsid w:val="00952E77"/>
    <w:rsid w:val="00952FB5"/>
    <w:rsid w:val="0095312C"/>
    <w:rsid w:val="009537CE"/>
    <w:rsid w:val="00955108"/>
    <w:rsid w:val="009601F5"/>
    <w:rsid w:val="0096043D"/>
    <w:rsid w:val="00960856"/>
    <w:rsid w:val="00960A07"/>
    <w:rsid w:val="00960A76"/>
    <w:rsid w:val="00960D37"/>
    <w:rsid w:val="00961A03"/>
    <w:rsid w:val="00962264"/>
    <w:rsid w:val="009624A6"/>
    <w:rsid w:val="009646F7"/>
    <w:rsid w:val="009655F8"/>
    <w:rsid w:val="009659ED"/>
    <w:rsid w:val="00970B07"/>
    <w:rsid w:val="00971ACC"/>
    <w:rsid w:val="009724BD"/>
    <w:rsid w:val="00974645"/>
    <w:rsid w:val="00974E8F"/>
    <w:rsid w:val="0097596A"/>
    <w:rsid w:val="00975A31"/>
    <w:rsid w:val="009770EE"/>
    <w:rsid w:val="00981BD3"/>
    <w:rsid w:val="0098210E"/>
    <w:rsid w:val="00983995"/>
    <w:rsid w:val="00983A7E"/>
    <w:rsid w:val="00983C4C"/>
    <w:rsid w:val="009849C8"/>
    <w:rsid w:val="00984C67"/>
    <w:rsid w:val="009852AE"/>
    <w:rsid w:val="009874E5"/>
    <w:rsid w:val="009902AD"/>
    <w:rsid w:val="00990B98"/>
    <w:rsid w:val="00991BEF"/>
    <w:rsid w:val="009921CF"/>
    <w:rsid w:val="00992339"/>
    <w:rsid w:val="00994DD4"/>
    <w:rsid w:val="009955C0"/>
    <w:rsid w:val="009961A8"/>
    <w:rsid w:val="00996859"/>
    <w:rsid w:val="00997454"/>
    <w:rsid w:val="009A006E"/>
    <w:rsid w:val="009A13B5"/>
    <w:rsid w:val="009A187B"/>
    <w:rsid w:val="009A2B44"/>
    <w:rsid w:val="009A529D"/>
    <w:rsid w:val="009A5B70"/>
    <w:rsid w:val="009A5F39"/>
    <w:rsid w:val="009A780A"/>
    <w:rsid w:val="009B09F2"/>
    <w:rsid w:val="009B1012"/>
    <w:rsid w:val="009B24B9"/>
    <w:rsid w:val="009B4760"/>
    <w:rsid w:val="009B49A0"/>
    <w:rsid w:val="009B5119"/>
    <w:rsid w:val="009B5680"/>
    <w:rsid w:val="009B57FD"/>
    <w:rsid w:val="009B5D67"/>
    <w:rsid w:val="009B6791"/>
    <w:rsid w:val="009B7233"/>
    <w:rsid w:val="009C1803"/>
    <w:rsid w:val="009C260F"/>
    <w:rsid w:val="009C509F"/>
    <w:rsid w:val="009C634B"/>
    <w:rsid w:val="009C657C"/>
    <w:rsid w:val="009C699A"/>
    <w:rsid w:val="009D0611"/>
    <w:rsid w:val="009D1B21"/>
    <w:rsid w:val="009D341F"/>
    <w:rsid w:val="009D3E4B"/>
    <w:rsid w:val="009D42A1"/>
    <w:rsid w:val="009D44F1"/>
    <w:rsid w:val="009D47F9"/>
    <w:rsid w:val="009D5BFB"/>
    <w:rsid w:val="009D5E0B"/>
    <w:rsid w:val="009D60CA"/>
    <w:rsid w:val="009D6B02"/>
    <w:rsid w:val="009D7BF0"/>
    <w:rsid w:val="009D7F25"/>
    <w:rsid w:val="009E025C"/>
    <w:rsid w:val="009E1955"/>
    <w:rsid w:val="009E46D0"/>
    <w:rsid w:val="009E4B63"/>
    <w:rsid w:val="009E5ABC"/>
    <w:rsid w:val="009E6D4D"/>
    <w:rsid w:val="009F0A04"/>
    <w:rsid w:val="009F1B8B"/>
    <w:rsid w:val="009F2030"/>
    <w:rsid w:val="009F32FF"/>
    <w:rsid w:val="009F347C"/>
    <w:rsid w:val="009F3FB0"/>
    <w:rsid w:val="009F68AC"/>
    <w:rsid w:val="009F70BE"/>
    <w:rsid w:val="009F7B4F"/>
    <w:rsid w:val="00A01BC1"/>
    <w:rsid w:val="00A0231B"/>
    <w:rsid w:val="00A03430"/>
    <w:rsid w:val="00A035F5"/>
    <w:rsid w:val="00A040B8"/>
    <w:rsid w:val="00A05668"/>
    <w:rsid w:val="00A0690C"/>
    <w:rsid w:val="00A071B2"/>
    <w:rsid w:val="00A072E4"/>
    <w:rsid w:val="00A103B2"/>
    <w:rsid w:val="00A11D85"/>
    <w:rsid w:val="00A1202A"/>
    <w:rsid w:val="00A13BD0"/>
    <w:rsid w:val="00A13BD5"/>
    <w:rsid w:val="00A1486B"/>
    <w:rsid w:val="00A1577A"/>
    <w:rsid w:val="00A20AC9"/>
    <w:rsid w:val="00A20E59"/>
    <w:rsid w:val="00A21492"/>
    <w:rsid w:val="00A23C18"/>
    <w:rsid w:val="00A2424C"/>
    <w:rsid w:val="00A2582E"/>
    <w:rsid w:val="00A260C8"/>
    <w:rsid w:val="00A270B8"/>
    <w:rsid w:val="00A2781B"/>
    <w:rsid w:val="00A27DAB"/>
    <w:rsid w:val="00A3250F"/>
    <w:rsid w:val="00A33639"/>
    <w:rsid w:val="00A34637"/>
    <w:rsid w:val="00A346E1"/>
    <w:rsid w:val="00A35C18"/>
    <w:rsid w:val="00A40AC6"/>
    <w:rsid w:val="00A42583"/>
    <w:rsid w:val="00A42AF8"/>
    <w:rsid w:val="00A43039"/>
    <w:rsid w:val="00A43F30"/>
    <w:rsid w:val="00A44A94"/>
    <w:rsid w:val="00A44D6F"/>
    <w:rsid w:val="00A45952"/>
    <w:rsid w:val="00A45C5E"/>
    <w:rsid w:val="00A50ABD"/>
    <w:rsid w:val="00A50D35"/>
    <w:rsid w:val="00A51501"/>
    <w:rsid w:val="00A5350F"/>
    <w:rsid w:val="00A552B9"/>
    <w:rsid w:val="00A55E81"/>
    <w:rsid w:val="00A60BFC"/>
    <w:rsid w:val="00A61CA9"/>
    <w:rsid w:val="00A626BE"/>
    <w:rsid w:val="00A62EFC"/>
    <w:rsid w:val="00A62F1D"/>
    <w:rsid w:val="00A63E01"/>
    <w:rsid w:val="00A6420B"/>
    <w:rsid w:val="00A64EFE"/>
    <w:rsid w:val="00A65D4B"/>
    <w:rsid w:val="00A65F27"/>
    <w:rsid w:val="00A6627A"/>
    <w:rsid w:val="00A669D6"/>
    <w:rsid w:val="00A671F3"/>
    <w:rsid w:val="00A67201"/>
    <w:rsid w:val="00A675DC"/>
    <w:rsid w:val="00A67CA9"/>
    <w:rsid w:val="00A7072C"/>
    <w:rsid w:val="00A70B14"/>
    <w:rsid w:val="00A71B21"/>
    <w:rsid w:val="00A7222F"/>
    <w:rsid w:val="00A72773"/>
    <w:rsid w:val="00A7292F"/>
    <w:rsid w:val="00A72C50"/>
    <w:rsid w:val="00A73047"/>
    <w:rsid w:val="00A747D4"/>
    <w:rsid w:val="00A74DDA"/>
    <w:rsid w:val="00A75148"/>
    <w:rsid w:val="00A75368"/>
    <w:rsid w:val="00A753F5"/>
    <w:rsid w:val="00A80F1A"/>
    <w:rsid w:val="00A817C1"/>
    <w:rsid w:val="00A819C9"/>
    <w:rsid w:val="00A82519"/>
    <w:rsid w:val="00A82E5B"/>
    <w:rsid w:val="00A830B4"/>
    <w:rsid w:val="00A837A0"/>
    <w:rsid w:val="00A842B0"/>
    <w:rsid w:val="00A8447A"/>
    <w:rsid w:val="00A87C06"/>
    <w:rsid w:val="00A92521"/>
    <w:rsid w:val="00A932B0"/>
    <w:rsid w:val="00A93645"/>
    <w:rsid w:val="00A93671"/>
    <w:rsid w:val="00A93996"/>
    <w:rsid w:val="00A93D56"/>
    <w:rsid w:val="00A9524F"/>
    <w:rsid w:val="00A95C25"/>
    <w:rsid w:val="00A97498"/>
    <w:rsid w:val="00A975C5"/>
    <w:rsid w:val="00AA0785"/>
    <w:rsid w:val="00AA1AF5"/>
    <w:rsid w:val="00AA302D"/>
    <w:rsid w:val="00AA336F"/>
    <w:rsid w:val="00AB0983"/>
    <w:rsid w:val="00AB1FA3"/>
    <w:rsid w:val="00AB2292"/>
    <w:rsid w:val="00AB4DE8"/>
    <w:rsid w:val="00AB6FBA"/>
    <w:rsid w:val="00AC0482"/>
    <w:rsid w:val="00AC17DD"/>
    <w:rsid w:val="00AC1C58"/>
    <w:rsid w:val="00AC2A2A"/>
    <w:rsid w:val="00AC3047"/>
    <w:rsid w:val="00AC5004"/>
    <w:rsid w:val="00AC5D49"/>
    <w:rsid w:val="00AC653C"/>
    <w:rsid w:val="00AC6999"/>
    <w:rsid w:val="00AC6FF8"/>
    <w:rsid w:val="00AC7587"/>
    <w:rsid w:val="00AC7DF4"/>
    <w:rsid w:val="00AC7E75"/>
    <w:rsid w:val="00AD0C5D"/>
    <w:rsid w:val="00AD0E6C"/>
    <w:rsid w:val="00AD5DFD"/>
    <w:rsid w:val="00AD62AD"/>
    <w:rsid w:val="00AD6AB0"/>
    <w:rsid w:val="00AD72AC"/>
    <w:rsid w:val="00AD7ADC"/>
    <w:rsid w:val="00AE04B0"/>
    <w:rsid w:val="00AE094C"/>
    <w:rsid w:val="00AE1990"/>
    <w:rsid w:val="00AE2DFA"/>
    <w:rsid w:val="00AE3830"/>
    <w:rsid w:val="00AE44F4"/>
    <w:rsid w:val="00AE4F72"/>
    <w:rsid w:val="00AE67D7"/>
    <w:rsid w:val="00AE7761"/>
    <w:rsid w:val="00AF1C5F"/>
    <w:rsid w:val="00AF32ED"/>
    <w:rsid w:val="00AF5640"/>
    <w:rsid w:val="00AF612A"/>
    <w:rsid w:val="00AF6E5B"/>
    <w:rsid w:val="00B018DB"/>
    <w:rsid w:val="00B02287"/>
    <w:rsid w:val="00B02DE2"/>
    <w:rsid w:val="00B039C9"/>
    <w:rsid w:val="00B077B5"/>
    <w:rsid w:val="00B10680"/>
    <w:rsid w:val="00B11A2A"/>
    <w:rsid w:val="00B12893"/>
    <w:rsid w:val="00B12ABC"/>
    <w:rsid w:val="00B12E24"/>
    <w:rsid w:val="00B1412D"/>
    <w:rsid w:val="00B145EA"/>
    <w:rsid w:val="00B14805"/>
    <w:rsid w:val="00B16FF6"/>
    <w:rsid w:val="00B17B59"/>
    <w:rsid w:val="00B17F11"/>
    <w:rsid w:val="00B21317"/>
    <w:rsid w:val="00B214D6"/>
    <w:rsid w:val="00B21BEF"/>
    <w:rsid w:val="00B22152"/>
    <w:rsid w:val="00B25997"/>
    <w:rsid w:val="00B26688"/>
    <w:rsid w:val="00B2683F"/>
    <w:rsid w:val="00B27779"/>
    <w:rsid w:val="00B3582A"/>
    <w:rsid w:val="00B37EC7"/>
    <w:rsid w:val="00B40236"/>
    <w:rsid w:val="00B4079C"/>
    <w:rsid w:val="00B40B86"/>
    <w:rsid w:val="00B40BDF"/>
    <w:rsid w:val="00B41B59"/>
    <w:rsid w:val="00B41D55"/>
    <w:rsid w:val="00B44591"/>
    <w:rsid w:val="00B449BF"/>
    <w:rsid w:val="00B47346"/>
    <w:rsid w:val="00B477CA"/>
    <w:rsid w:val="00B47FE8"/>
    <w:rsid w:val="00B50ADF"/>
    <w:rsid w:val="00B50B79"/>
    <w:rsid w:val="00B51E03"/>
    <w:rsid w:val="00B525A8"/>
    <w:rsid w:val="00B52FCE"/>
    <w:rsid w:val="00B53F5C"/>
    <w:rsid w:val="00B54C19"/>
    <w:rsid w:val="00B5718B"/>
    <w:rsid w:val="00B57F45"/>
    <w:rsid w:val="00B66B80"/>
    <w:rsid w:val="00B716D0"/>
    <w:rsid w:val="00B7245E"/>
    <w:rsid w:val="00B76AC5"/>
    <w:rsid w:val="00B77825"/>
    <w:rsid w:val="00B81256"/>
    <w:rsid w:val="00B81E88"/>
    <w:rsid w:val="00B8235D"/>
    <w:rsid w:val="00B82557"/>
    <w:rsid w:val="00B84F41"/>
    <w:rsid w:val="00B8548C"/>
    <w:rsid w:val="00B877AE"/>
    <w:rsid w:val="00B9124E"/>
    <w:rsid w:val="00B92CC9"/>
    <w:rsid w:val="00B9357D"/>
    <w:rsid w:val="00B949B8"/>
    <w:rsid w:val="00B94BC8"/>
    <w:rsid w:val="00B94C1C"/>
    <w:rsid w:val="00B94C2E"/>
    <w:rsid w:val="00B9622C"/>
    <w:rsid w:val="00B97D1A"/>
    <w:rsid w:val="00BA11E0"/>
    <w:rsid w:val="00BA1AE7"/>
    <w:rsid w:val="00BA1E0A"/>
    <w:rsid w:val="00BA2B0C"/>
    <w:rsid w:val="00BA3A9F"/>
    <w:rsid w:val="00BA4EAC"/>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0966"/>
    <w:rsid w:val="00BC2C2F"/>
    <w:rsid w:val="00BC5E3A"/>
    <w:rsid w:val="00BC6E60"/>
    <w:rsid w:val="00BC7A30"/>
    <w:rsid w:val="00BD04E0"/>
    <w:rsid w:val="00BD2B0C"/>
    <w:rsid w:val="00BD527F"/>
    <w:rsid w:val="00BD54E7"/>
    <w:rsid w:val="00BD6E50"/>
    <w:rsid w:val="00BD7288"/>
    <w:rsid w:val="00BD76E9"/>
    <w:rsid w:val="00BE0222"/>
    <w:rsid w:val="00BE0C9E"/>
    <w:rsid w:val="00BE0E81"/>
    <w:rsid w:val="00BE2922"/>
    <w:rsid w:val="00BE2BA1"/>
    <w:rsid w:val="00BE3476"/>
    <w:rsid w:val="00BE43FC"/>
    <w:rsid w:val="00BE4401"/>
    <w:rsid w:val="00BE49A0"/>
    <w:rsid w:val="00BE4E05"/>
    <w:rsid w:val="00BE4ED6"/>
    <w:rsid w:val="00BE566B"/>
    <w:rsid w:val="00BE56B5"/>
    <w:rsid w:val="00BE5A5D"/>
    <w:rsid w:val="00BE5C30"/>
    <w:rsid w:val="00BE75EB"/>
    <w:rsid w:val="00BE783B"/>
    <w:rsid w:val="00BE7CF4"/>
    <w:rsid w:val="00BF0A3D"/>
    <w:rsid w:val="00BF1352"/>
    <w:rsid w:val="00BF29BB"/>
    <w:rsid w:val="00C02564"/>
    <w:rsid w:val="00C03344"/>
    <w:rsid w:val="00C04354"/>
    <w:rsid w:val="00C043DB"/>
    <w:rsid w:val="00C04795"/>
    <w:rsid w:val="00C04D56"/>
    <w:rsid w:val="00C04F5E"/>
    <w:rsid w:val="00C054B5"/>
    <w:rsid w:val="00C065EB"/>
    <w:rsid w:val="00C10834"/>
    <w:rsid w:val="00C10B5F"/>
    <w:rsid w:val="00C1174A"/>
    <w:rsid w:val="00C11E5D"/>
    <w:rsid w:val="00C123E2"/>
    <w:rsid w:val="00C126F0"/>
    <w:rsid w:val="00C137BA"/>
    <w:rsid w:val="00C14CF9"/>
    <w:rsid w:val="00C1520C"/>
    <w:rsid w:val="00C1590B"/>
    <w:rsid w:val="00C15B3C"/>
    <w:rsid w:val="00C16BE4"/>
    <w:rsid w:val="00C172A7"/>
    <w:rsid w:val="00C17485"/>
    <w:rsid w:val="00C21C9B"/>
    <w:rsid w:val="00C22F4B"/>
    <w:rsid w:val="00C23B66"/>
    <w:rsid w:val="00C23C5B"/>
    <w:rsid w:val="00C25FEE"/>
    <w:rsid w:val="00C269B0"/>
    <w:rsid w:val="00C272D3"/>
    <w:rsid w:val="00C279A5"/>
    <w:rsid w:val="00C27D8B"/>
    <w:rsid w:val="00C27FB1"/>
    <w:rsid w:val="00C30567"/>
    <w:rsid w:val="00C30838"/>
    <w:rsid w:val="00C30B76"/>
    <w:rsid w:val="00C32984"/>
    <w:rsid w:val="00C32A33"/>
    <w:rsid w:val="00C348C4"/>
    <w:rsid w:val="00C360ED"/>
    <w:rsid w:val="00C37ED7"/>
    <w:rsid w:val="00C4106E"/>
    <w:rsid w:val="00C41827"/>
    <w:rsid w:val="00C42607"/>
    <w:rsid w:val="00C42F52"/>
    <w:rsid w:val="00C4322D"/>
    <w:rsid w:val="00C44D40"/>
    <w:rsid w:val="00C45620"/>
    <w:rsid w:val="00C45734"/>
    <w:rsid w:val="00C478C3"/>
    <w:rsid w:val="00C47F25"/>
    <w:rsid w:val="00C51526"/>
    <w:rsid w:val="00C519D7"/>
    <w:rsid w:val="00C521A7"/>
    <w:rsid w:val="00C53794"/>
    <w:rsid w:val="00C54E91"/>
    <w:rsid w:val="00C553D5"/>
    <w:rsid w:val="00C57DDF"/>
    <w:rsid w:val="00C602EC"/>
    <w:rsid w:val="00C61724"/>
    <w:rsid w:val="00C62E10"/>
    <w:rsid w:val="00C62E30"/>
    <w:rsid w:val="00C655CF"/>
    <w:rsid w:val="00C65C99"/>
    <w:rsid w:val="00C66398"/>
    <w:rsid w:val="00C66B4C"/>
    <w:rsid w:val="00C6751B"/>
    <w:rsid w:val="00C67ACC"/>
    <w:rsid w:val="00C70175"/>
    <w:rsid w:val="00C719D0"/>
    <w:rsid w:val="00C72F3F"/>
    <w:rsid w:val="00C736CE"/>
    <w:rsid w:val="00C73990"/>
    <w:rsid w:val="00C74F3B"/>
    <w:rsid w:val="00C76604"/>
    <w:rsid w:val="00C77DD2"/>
    <w:rsid w:val="00C77EFC"/>
    <w:rsid w:val="00C82319"/>
    <w:rsid w:val="00C82A9C"/>
    <w:rsid w:val="00C82C79"/>
    <w:rsid w:val="00C82CF0"/>
    <w:rsid w:val="00C837EE"/>
    <w:rsid w:val="00C83F11"/>
    <w:rsid w:val="00C846B4"/>
    <w:rsid w:val="00C84A3A"/>
    <w:rsid w:val="00C85390"/>
    <w:rsid w:val="00C866C7"/>
    <w:rsid w:val="00C86D52"/>
    <w:rsid w:val="00C8708D"/>
    <w:rsid w:val="00C9075E"/>
    <w:rsid w:val="00C90F08"/>
    <w:rsid w:val="00C9184D"/>
    <w:rsid w:val="00C923FB"/>
    <w:rsid w:val="00C926E3"/>
    <w:rsid w:val="00C9311E"/>
    <w:rsid w:val="00C938E8"/>
    <w:rsid w:val="00C94AA0"/>
    <w:rsid w:val="00C95883"/>
    <w:rsid w:val="00C96012"/>
    <w:rsid w:val="00C96423"/>
    <w:rsid w:val="00CA07FE"/>
    <w:rsid w:val="00CA287A"/>
    <w:rsid w:val="00CA3D35"/>
    <w:rsid w:val="00CA4DFB"/>
    <w:rsid w:val="00CA6769"/>
    <w:rsid w:val="00CA74D6"/>
    <w:rsid w:val="00CB1FEA"/>
    <w:rsid w:val="00CB2B8E"/>
    <w:rsid w:val="00CB3819"/>
    <w:rsid w:val="00CB4012"/>
    <w:rsid w:val="00CB4190"/>
    <w:rsid w:val="00CB4411"/>
    <w:rsid w:val="00CB4527"/>
    <w:rsid w:val="00CB48AF"/>
    <w:rsid w:val="00CB5272"/>
    <w:rsid w:val="00CB5BD8"/>
    <w:rsid w:val="00CB74A6"/>
    <w:rsid w:val="00CC0163"/>
    <w:rsid w:val="00CC04ED"/>
    <w:rsid w:val="00CC1FA8"/>
    <w:rsid w:val="00CC207F"/>
    <w:rsid w:val="00CC27C0"/>
    <w:rsid w:val="00CC3367"/>
    <w:rsid w:val="00CC5176"/>
    <w:rsid w:val="00CC7D2E"/>
    <w:rsid w:val="00CD1523"/>
    <w:rsid w:val="00CD156A"/>
    <w:rsid w:val="00CD2ECC"/>
    <w:rsid w:val="00CD4661"/>
    <w:rsid w:val="00CD466F"/>
    <w:rsid w:val="00CD74E0"/>
    <w:rsid w:val="00CE0EE3"/>
    <w:rsid w:val="00CE2CFB"/>
    <w:rsid w:val="00CE2D8A"/>
    <w:rsid w:val="00CE3277"/>
    <w:rsid w:val="00CE3E24"/>
    <w:rsid w:val="00CE4956"/>
    <w:rsid w:val="00CE5952"/>
    <w:rsid w:val="00CE5D3F"/>
    <w:rsid w:val="00CE7D7B"/>
    <w:rsid w:val="00CF1859"/>
    <w:rsid w:val="00CF2AF3"/>
    <w:rsid w:val="00CF2DA5"/>
    <w:rsid w:val="00CF37BA"/>
    <w:rsid w:val="00CF3D8F"/>
    <w:rsid w:val="00CF48CF"/>
    <w:rsid w:val="00CF5E58"/>
    <w:rsid w:val="00CF6D66"/>
    <w:rsid w:val="00D000EE"/>
    <w:rsid w:val="00D021E7"/>
    <w:rsid w:val="00D02A19"/>
    <w:rsid w:val="00D07793"/>
    <w:rsid w:val="00D11DC6"/>
    <w:rsid w:val="00D13D25"/>
    <w:rsid w:val="00D14305"/>
    <w:rsid w:val="00D1758D"/>
    <w:rsid w:val="00D242D1"/>
    <w:rsid w:val="00D2485D"/>
    <w:rsid w:val="00D26CC0"/>
    <w:rsid w:val="00D31264"/>
    <w:rsid w:val="00D31396"/>
    <w:rsid w:val="00D31685"/>
    <w:rsid w:val="00D3168C"/>
    <w:rsid w:val="00D3374D"/>
    <w:rsid w:val="00D34F62"/>
    <w:rsid w:val="00D360B8"/>
    <w:rsid w:val="00D36894"/>
    <w:rsid w:val="00D36F8A"/>
    <w:rsid w:val="00D37222"/>
    <w:rsid w:val="00D37289"/>
    <w:rsid w:val="00D376CF"/>
    <w:rsid w:val="00D377C7"/>
    <w:rsid w:val="00D3785C"/>
    <w:rsid w:val="00D40221"/>
    <w:rsid w:val="00D4505B"/>
    <w:rsid w:val="00D5043F"/>
    <w:rsid w:val="00D50821"/>
    <w:rsid w:val="00D50F63"/>
    <w:rsid w:val="00D52C70"/>
    <w:rsid w:val="00D539AF"/>
    <w:rsid w:val="00D53A47"/>
    <w:rsid w:val="00D567E9"/>
    <w:rsid w:val="00D57579"/>
    <w:rsid w:val="00D57B91"/>
    <w:rsid w:val="00D619CF"/>
    <w:rsid w:val="00D6242A"/>
    <w:rsid w:val="00D63973"/>
    <w:rsid w:val="00D63C60"/>
    <w:rsid w:val="00D64A9C"/>
    <w:rsid w:val="00D66233"/>
    <w:rsid w:val="00D66C27"/>
    <w:rsid w:val="00D7137D"/>
    <w:rsid w:val="00D71540"/>
    <w:rsid w:val="00D71BB2"/>
    <w:rsid w:val="00D71FC1"/>
    <w:rsid w:val="00D7294F"/>
    <w:rsid w:val="00D72DD8"/>
    <w:rsid w:val="00D73995"/>
    <w:rsid w:val="00D76862"/>
    <w:rsid w:val="00D77435"/>
    <w:rsid w:val="00D7780B"/>
    <w:rsid w:val="00D77E69"/>
    <w:rsid w:val="00D77E7F"/>
    <w:rsid w:val="00D81073"/>
    <w:rsid w:val="00D81DC3"/>
    <w:rsid w:val="00D8202F"/>
    <w:rsid w:val="00D83CC4"/>
    <w:rsid w:val="00D843D9"/>
    <w:rsid w:val="00D85514"/>
    <w:rsid w:val="00D872CA"/>
    <w:rsid w:val="00D873FE"/>
    <w:rsid w:val="00D877CF"/>
    <w:rsid w:val="00D9271B"/>
    <w:rsid w:val="00D9293B"/>
    <w:rsid w:val="00D93AC9"/>
    <w:rsid w:val="00D964A8"/>
    <w:rsid w:val="00D965A3"/>
    <w:rsid w:val="00D96AA6"/>
    <w:rsid w:val="00D97D6E"/>
    <w:rsid w:val="00DA074D"/>
    <w:rsid w:val="00DA277D"/>
    <w:rsid w:val="00DA2CD8"/>
    <w:rsid w:val="00DA3682"/>
    <w:rsid w:val="00DA3D5B"/>
    <w:rsid w:val="00DA47B9"/>
    <w:rsid w:val="00DA50AB"/>
    <w:rsid w:val="00DA6CA1"/>
    <w:rsid w:val="00DA7BC9"/>
    <w:rsid w:val="00DA7C97"/>
    <w:rsid w:val="00DB0627"/>
    <w:rsid w:val="00DB0B56"/>
    <w:rsid w:val="00DB12F5"/>
    <w:rsid w:val="00DB1FBF"/>
    <w:rsid w:val="00DB4ABD"/>
    <w:rsid w:val="00DB507C"/>
    <w:rsid w:val="00DB54C7"/>
    <w:rsid w:val="00DB6F5D"/>
    <w:rsid w:val="00DB711A"/>
    <w:rsid w:val="00DB7161"/>
    <w:rsid w:val="00DB71C8"/>
    <w:rsid w:val="00DB7BA4"/>
    <w:rsid w:val="00DC08B6"/>
    <w:rsid w:val="00DC0BF2"/>
    <w:rsid w:val="00DC0E01"/>
    <w:rsid w:val="00DC33CE"/>
    <w:rsid w:val="00DC4307"/>
    <w:rsid w:val="00DC48DF"/>
    <w:rsid w:val="00DC55F2"/>
    <w:rsid w:val="00DC731A"/>
    <w:rsid w:val="00DD41AD"/>
    <w:rsid w:val="00DD59F5"/>
    <w:rsid w:val="00DE0178"/>
    <w:rsid w:val="00DE0316"/>
    <w:rsid w:val="00DE0C59"/>
    <w:rsid w:val="00DE2AE0"/>
    <w:rsid w:val="00DE2C05"/>
    <w:rsid w:val="00DE7EE4"/>
    <w:rsid w:val="00DF043B"/>
    <w:rsid w:val="00DF1A18"/>
    <w:rsid w:val="00DF2697"/>
    <w:rsid w:val="00DF4DD5"/>
    <w:rsid w:val="00DF5155"/>
    <w:rsid w:val="00DF58D0"/>
    <w:rsid w:val="00E014FD"/>
    <w:rsid w:val="00E017CB"/>
    <w:rsid w:val="00E01C04"/>
    <w:rsid w:val="00E03116"/>
    <w:rsid w:val="00E03AD1"/>
    <w:rsid w:val="00E0459E"/>
    <w:rsid w:val="00E04ADC"/>
    <w:rsid w:val="00E05003"/>
    <w:rsid w:val="00E10AF8"/>
    <w:rsid w:val="00E111F8"/>
    <w:rsid w:val="00E11204"/>
    <w:rsid w:val="00E1170B"/>
    <w:rsid w:val="00E121E7"/>
    <w:rsid w:val="00E144B9"/>
    <w:rsid w:val="00E149C7"/>
    <w:rsid w:val="00E15CD2"/>
    <w:rsid w:val="00E171F9"/>
    <w:rsid w:val="00E17EAC"/>
    <w:rsid w:val="00E23164"/>
    <w:rsid w:val="00E24017"/>
    <w:rsid w:val="00E24106"/>
    <w:rsid w:val="00E25D33"/>
    <w:rsid w:val="00E26124"/>
    <w:rsid w:val="00E2696C"/>
    <w:rsid w:val="00E27B6B"/>
    <w:rsid w:val="00E27E9C"/>
    <w:rsid w:val="00E30D22"/>
    <w:rsid w:val="00E31045"/>
    <w:rsid w:val="00E327BD"/>
    <w:rsid w:val="00E32E94"/>
    <w:rsid w:val="00E33465"/>
    <w:rsid w:val="00E33E6C"/>
    <w:rsid w:val="00E359C3"/>
    <w:rsid w:val="00E4159B"/>
    <w:rsid w:val="00E422B0"/>
    <w:rsid w:val="00E438F8"/>
    <w:rsid w:val="00E448B1"/>
    <w:rsid w:val="00E44C84"/>
    <w:rsid w:val="00E4640F"/>
    <w:rsid w:val="00E46D14"/>
    <w:rsid w:val="00E47F58"/>
    <w:rsid w:val="00E524B0"/>
    <w:rsid w:val="00E53A5F"/>
    <w:rsid w:val="00E546C5"/>
    <w:rsid w:val="00E55B49"/>
    <w:rsid w:val="00E565C7"/>
    <w:rsid w:val="00E56DDF"/>
    <w:rsid w:val="00E56E5F"/>
    <w:rsid w:val="00E57D38"/>
    <w:rsid w:val="00E60100"/>
    <w:rsid w:val="00E6045C"/>
    <w:rsid w:val="00E624D1"/>
    <w:rsid w:val="00E638B1"/>
    <w:rsid w:val="00E65343"/>
    <w:rsid w:val="00E65B5C"/>
    <w:rsid w:val="00E66383"/>
    <w:rsid w:val="00E67E97"/>
    <w:rsid w:val="00E7044B"/>
    <w:rsid w:val="00E70DB0"/>
    <w:rsid w:val="00E712D7"/>
    <w:rsid w:val="00E713BA"/>
    <w:rsid w:val="00E7234B"/>
    <w:rsid w:val="00E724DE"/>
    <w:rsid w:val="00E729A3"/>
    <w:rsid w:val="00E742FE"/>
    <w:rsid w:val="00E752CC"/>
    <w:rsid w:val="00E75B15"/>
    <w:rsid w:val="00E768DD"/>
    <w:rsid w:val="00E76CF0"/>
    <w:rsid w:val="00E813E9"/>
    <w:rsid w:val="00E82427"/>
    <w:rsid w:val="00E825D3"/>
    <w:rsid w:val="00E82809"/>
    <w:rsid w:val="00E83229"/>
    <w:rsid w:val="00E83A36"/>
    <w:rsid w:val="00E8423C"/>
    <w:rsid w:val="00E84E28"/>
    <w:rsid w:val="00E85300"/>
    <w:rsid w:val="00E8540E"/>
    <w:rsid w:val="00E85F96"/>
    <w:rsid w:val="00E86259"/>
    <w:rsid w:val="00E87EB7"/>
    <w:rsid w:val="00E90574"/>
    <w:rsid w:val="00E91BE4"/>
    <w:rsid w:val="00E928DA"/>
    <w:rsid w:val="00E945B0"/>
    <w:rsid w:val="00E95081"/>
    <w:rsid w:val="00E958B6"/>
    <w:rsid w:val="00E95A54"/>
    <w:rsid w:val="00E97358"/>
    <w:rsid w:val="00EA01B8"/>
    <w:rsid w:val="00EA1A80"/>
    <w:rsid w:val="00EA2ADD"/>
    <w:rsid w:val="00EA2C63"/>
    <w:rsid w:val="00EA3FAE"/>
    <w:rsid w:val="00EA4972"/>
    <w:rsid w:val="00EA4E0E"/>
    <w:rsid w:val="00EA4E50"/>
    <w:rsid w:val="00EA583B"/>
    <w:rsid w:val="00EA6087"/>
    <w:rsid w:val="00EA709F"/>
    <w:rsid w:val="00EB0AF1"/>
    <w:rsid w:val="00EB0CCE"/>
    <w:rsid w:val="00EB0DB8"/>
    <w:rsid w:val="00EB1E16"/>
    <w:rsid w:val="00EB2DB7"/>
    <w:rsid w:val="00EB2FE0"/>
    <w:rsid w:val="00EB503B"/>
    <w:rsid w:val="00EB6EA0"/>
    <w:rsid w:val="00EB7730"/>
    <w:rsid w:val="00EC1370"/>
    <w:rsid w:val="00EC1510"/>
    <w:rsid w:val="00EC2017"/>
    <w:rsid w:val="00EC2134"/>
    <w:rsid w:val="00EC25DC"/>
    <w:rsid w:val="00EC3A37"/>
    <w:rsid w:val="00EC3DE5"/>
    <w:rsid w:val="00EC5D46"/>
    <w:rsid w:val="00EC73F8"/>
    <w:rsid w:val="00ED1816"/>
    <w:rsid w:val="00ED376E"/>
    <w:rsid w:val="00ED5392"/>
    <w:rsid w:val="00ED5A08"/>
    <w:rsid w:val="00ED6718"/>
    <w:rsid w:val="00ED67B1"/>
    <w:rsid w:val="00ED72C7"/>
    <w:rsid w:val="00ED7589"/>
    <w:rsid w:val="00ED7D87"/>
    <w:rsid w:val="00EE0B4E"/>
    <w:rsid w:val="00EE106C"/>
    <w:rsid w:val="00EE190A"/>
    <w:rsid w:val="00EE20E5"/>
    <w:rsid w:val="00EE3375"/>
    <w:rsid w:val="00EE5815"/>
    <w:rsid w:val="00EE6924"/>
    <w:rsid w:val="00EE74E2"/>
    <w:rsid w:val="00EE7899"/>
    <w:rsid w:val="00EE7D1C"/>
    <w:rsid w:val="00EF0BCF"/>
    <w:rsid w:val="00EF3ABE"/>
    <w:rsid w:val="00EF438F"/>
    <w:rsid w:val="00EF493A"/>
    <w:rsid w:val="00EF55CC"/>
    <w:rsid w:val="00EF6F23"/>
    <w:rsid w:val="00F00334"/>
    <w:rsid w:val="00F010C2"/>
    <w:rsid w:val="00F0196D"/>
    <w:rsid w:val="00F03768"/>
    <w:rsid w:val="00F03DBF"/>
    <w:rsid w:val="00F0566A"/>
    <w:rsid w:val="00F06296"/>
    <w:rsid w:val="00F07E28"/>
    <w:rsid w:val="00F115F6"/>
    <w:rsid w:val="00F11FD7"/>
    <w:rsid w:val="00F12BAC"/>
    <w:rsid w:val="00F14265"/>
    <w:rsid w:val="00F15654"/>
    <w:rsid w:val="00F15928"/>
    <w:rsid w:val="00F1649D"/>
    <w:rsid w:val="00F16766"/>
    <w:rsid w:val="00F17A30"/>
    <w:rsid w:val="00F20161"/>
    <w:rsid w:val="00F23BF5"/>
    <w:rsid w:val="00F241FB"/>
    <w:rsid w:val="00F2559E"/>
    <w:rsid w:val="00F25A5B"/>
    <w:rsid w:val="00F27F12"/>
    <w:rsid w:val="00F30C13"/>
    <w:rsid w:val="00F32025"/>
    <w:rsid w:val="00F321E6"/>
    <w:rsid w:val="00F32AA9"/>
    <w:rsid w:val="00F345BA"/>
    <w:rsid w:val="00F35F25"/>
    <w:rsid w:val="00F365AC"/>
    <w:rsid w:val="00F37A32"/>
    <w:rsid w:val="00F40223"/>
    <w:rsid w:val="00F41CE2"/>
    <w:rsid w:val="00F449E7"/>
    <w:rsid w:val="00F45DC1"/>
    <w:rsid w:val="00F45F33"/>
    <w:rsid w:val="00F4683A"/>
    <w:rsid w:val="00F46ED1"/>
    <w:rsid w:val="00F47335"/>
    <w:rsid w:val="00F4734E"/>
    <w:rsid w:val="00F4735F"/>
    <w:rsid w:val="00F47A46"/>
    <w:rsid w:val="00F50139"/>
    <w:rsid w:val="00F50DDC"/>
    <w:rsid w:val="00F5101A"/>
    <w:rsid w:val="00F511CD"/>
    <w:rsid w:val="00F516C0"/>
    <w:rsid w:val="00F5293A"/>
    <w:rsid w:val="00F52A99"/>
    <w:rsid w:val="00F5321B"/>
    <w:rsid w:val="00F542C6"/>
    <w:rsid w:val="00F54606"/>
    <w:rsid w:val="00F54E4B"/>
    <w:rsid w:val="00F5544C"/>
    <w:rsid w:val="00F5575A"/>
    <w:rsid w:val="00F6038E"/>
    <w:rsid w:val="00F611BE"/>
    <w:rsid w:val="00F63020"/>
    <w:rsid w:val="00F65E29"/>
    <w:rsid w:val="00F6685C"/>
    <w:rsid w:val="00F67CB2"/>
    <w:rsid w:val="00F70DA2"/>
    <w:rsid w:val="00F7317D"/>
    <w:rsid w:val="00F736A0"/>
    <w:rsid w:val="00F73882"/>
    <w:rsid w:val="00F73996"/>
    <w:rsid w:val="00F73A4C"/>
    <w:rsid w:val="00F7494D"/>
    <w:rsid w:val="00F74FA6"/>
    <w:rsid w:val="00F7723C"/>
    <w:rsid w:val="00F77321"/>
    <w:rsid w:val="00F775DA"/>
    <w:rsid w:val="00F77F65"/>
    <w:rsid w:val="00F80CFE"/>
    <w:rsid w:val="00F81675"/>
    <w:rsid w:val="00F81A48"/>
    <w:rsid w:val="00F81D96"/>
    <w:rsid w:val="00F82426"/>
    <w:rsid w:val="00F84F4B"/>
    <w:rsid w:val="00F86A62"/>
    <w:rsid w:val="00F86D2B"/>
    <w:rsid w:val="00F86FC7"/>
    <w:rsid w:val="00F90BB6"/>
    <w:rsid w:val="00F926E4"/>
    <w:rsid w:val="00F928F7"/>
    <w:rsid w:val="00F92945"/>
    <w:rsid w:val="00F92CFC"/>
    <w:rsid w:val="00F92F93"/>
    <w:rsid w:val="00F93F5B"/>
    <w:rsid w:val="00F9488D"/>
    <w:rsid w:val="00FA14E0"/>
    <w:rsid w:val="00FA1EAD"/>
    <w:rsid w:val="00FA56E1"/>
    <w:rsid w:val="00FA6C4F"/>
    <w:rsid w:val="00FA765B"/>
    <w:rsid w:val="00FB0C1B"/>
    <w:rsid w:val="00FB4059"/>
    <w:rsid w:val="00FB5825"/>
    <w:rsid w:val="00FB59C8"/>
    <w:rsid w:val="00FB6D83"/>
    <w:rsid w:val="00FB74B1"/>
    <w:rsid w:val="00FC0AA6"/>
    <w:rsid w:val="00FC1046"/>
    <w:rsid w:val="00FC2860"/>
    <w:rsid w:val="00FC30C8"/>
    <w:rsid w:val="00FC31E0"/>
    <w:rsid w:val="00FC3BE6"/>
    <w:rsid w:val="00FC3CAD"/>
    <w:rsid w:val="00FC532B"/>
    <w:rsid w:val="00FC5FB5"/>
    <w:rsid w:val="00FC66F2"/>
    <w:rsid w:val="00FC7641"/>
    <w:rsid w:val="00FC7D30"/>
    <w:rsid w:val="00FD0A2D"/>
    <w:rsid w:val="00FD19ED"/>
    <w:rsid w:val="00FD2D1B"/>
    <w:rsid w:val="00FD30CD"/>
    <w:rsid w:val="00FD3D3F"/>
    <w:rsid w:val="00FD4187"/>
    <w:rsid w:val="00FD4899"/>
    <w:rsid w:val="00FD4A35"/>
    <w:rsid w:val="00FD608D"/>
    <w:rsid w:val="00FD78EF"/>
    <w:rsid w:val="00FE03C1"/>
    <w:rsid w:val="00FE2196"/>
    <w:rsid w:val="00FE25A7"/>
    <w:rsid w:val="00FE2C07"/>
    <w:rsid w:val="00FE3E4E"/>
    <w:rsid w:val="00FE4AE5"/>
    <w:rsid w:val="00FE6247"/>
    <w:rsid w:val="00FE68FD"/>
    <w:rsid w:val="00FE728A"/>
    <w:rsid w:val="00FE7856"/>
    <w:rsid w:val="00FF041E"/>
    <w:rsid w:val="00FF0AEC"/>
    <w:rsid w:val="00FF5577"/>
    <w:rsid w:val="00FF58B3"/>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A834FF-F4D2-4EE7-B500-58E2B5EFE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8</TotalTime>
  <Pages>20</Pages>
  <Words>18163</Words>
  <Characters>103534</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960</cp:revision>
  <dcterms:created xsi:type="dcterms:W3CDTF">2020-01-03T20:17:00Z</dcterms:created>
  <dcterms:modified xsi:type="dcterms:W3CDTF">2020-02-0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5EMy4P1"/&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